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678F488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w:t>
      </w:r>
      <w:proofErr w:type="gramStart"/>
      <w:r w:rsidR="0060588A">
        <w:rPr>
          <w:rFonts w:cstheme="minorHAnsi"/>
          <w:lang w:val="en-US"/>
        </w:rPr>
        <w:t xml:space="preserve">assimilated, </w:t>
      </w:r>
      <w:r w:rsidR="003F07A0">
        <w:rPr>
          <w:rFonts w:cstheme="minorHAnsi"/>
          <w:lang w:val="en-US"/>
        </w:rPr>
        <w:t>and</w:t>
      </w:r>
      <w:proofErr w:type="gramEnd"/>
      <w:r w:rsidR="003F07A0">
        <w:rPr>
          <w:rFonts w:cstheme="minorHAnsi"/>
          <w:lang w:val="en-US"/>
        </w:rPr>
        <w:t xml:space="preserve">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466215">
        <w:rPr>
          <w:rFonts w:cstheme="minorHAnsi"/>
          <w:lang w:val="en-US"/>
        </w:rPr>
        <w:t>conventional 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630A7105"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4VDA5OjQyOjMy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XHJcbiAgPG4+NjM2PC9uPlxyXG4gIDxpbj50cnVlPC9pbj5cclxuICA8b3M+NjM2PC9vcz5cclxuICA8cHM+NjM2PC9wcz5cclxuPC9zcD5cclxuPGVwPlxyXG4gIDxuPjY1NDwvbj5cclxuICA8aW4+dHJ1ZTwvaW4+XHJcbiAgPG9zPjY1NDwvb3M+XHJcbiAgPHBzPjY1NDwvcHM+XHJcbjwvZXA+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FQwOTo0MjozMi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dGVmYW4iLCJMYXN0TmFtZSI6IktpcGZlciIsIlByb3RlY3RlZCI6ZmFsc2UsIlNleCI6MiwiQ3JlYXRlZEJ5IjoiX0xlbm92byIsIkNyZWF0ZWRPbiI6IjIwMjEtMDktMjdUMDk6MjQ6NTQiLCJNb2RpZmllZEJ5IjoiX0xlbm92byIsIklkIjoiYmNlMzBhODMtZjhmMy00OTI4LTllYmQtOWQ0ZGRlNGVlZDkwIiwiTW9kaWZpZWRPbiI6IjIwMjEtMDktMjdUMDk6MjQ6NTQiLCJQcm9qZWN0Ijp7IiRyZWYiOiI1In19XSwiQ2l0YXRpb25LZXlVcGRhdGVUeXBlIjowLCJDb2xsYWJvcmF0b3JzIjpbXSwiRG9pIjoiMTAuMTE3Ny8wMjYzNzc1ODE4NzU4MzI4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3Ny8wMjYzNzc1ODE4NzU4MzI4IiwiVXJpU3RyaW5nIjoiaHR0cHM6Ly9kb2kub3JnLzEwLjExNzcvMDI2Mzc3NTgxODc1ODMy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FQwOTo0MjozMi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}</w:instrText>
          </w:r>
          <w:r w:rsidR="004208E0">
            <w:rPr>
              <w:rFonts w:ascii="Calibri" w:hAnsi="Calibri" w:cs="Calibri"/>
              <w:noProof/>
            </w:rPr>
            <w:fldChar w:fldCharType="separate"/>
          </w:r>
          <w:r w:rsidR="00AB183A">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1D6031">
        <w:rPr>
          <w:rFonts w:ascii="Calibri" w:hAnsi="Calibri" w:cs="Calibri" w:hint="eastAsia"/>
        </w:rPr>
        <w:t>the</w:t>
      </w:r>
      <w:r w:rsidR="001D6031">
        <w:rPr>
          <w:rFonts w:ascii="Calibri" w:hAnsi="Calibri" w:cs="Calibri"/>
        </w:rPr>
        <w:t xml:space="preserve">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707D69">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hUMDk6NTg6NT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ZaIiwiTW9kaWZpZWRCeSI6Il9MZW5vdm8iLCJJZCI6ImVkNjRhNThlLTRiODMtNGQ5Mi05MDY2LWJlNTA2ZjQwMmQ4YSIsIk1vZGlmaWVkT24iOiIyMDIxLTA5LTI4VDAyOjExOjA2W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daIiwiTW9kaWZpZWRCeSI6Il9MZW5vdm8iLCJJZCI6IjU1MDkwMThiLTQ3MDgtNDkyNy1hZjgyLWQ5OTlmY2ViZDM3MSIsIk1vZGlmaWVkT24iOiIyMDIxLTA5LTI4VDAyOjExOjA3Wi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daIiwiTW9kaWZpZWRCeSI6Il9MZW5vdm8iLCJJZCI6ImMyNmM0Y2Q2LWQwZTctNDkyMC1hY2FlLTc2ZjVlOTY0YzY1OSIsIk1vZGlmaWVkT24iOiIyMDIxLTA5LTI4VDAyOjExOjA3WiIsIlByb2plY3QiOnsiJHJlZiI6IjUifX1dLCJDaXRhdGlvbktleVVwZGF0ZVR5cGUiOjAsIkNvbGxhYm9yYXRvcnMiOltdLCJEb2kiOiIxMC4xMDE2L2ouZW52c29mdC4yMDE4LjA3LjAxM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bnZzb2Z0LjIwMTguMDcuMDEzIiwiVXJpU3RyaW5nIjoiaHR0cHM6Ly9kb2kub3JnLzEwLjEwMTYvai5lbnZzb2Z0LjIwMTguMDcuMD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guMC4wIn0=}</w:instrText>
          </w:r>
          <w:r w:rsidR="00EF3904">
            <w:rPr>
              <w:rFonts w:ascii="Calibri" w:hAnsi="Calibri" w:cs="Calibri"/>
              <w:noProof/>
            </w:rPr>
            <w:fldChar w:fldCharType="separate"/>
          </w:r>
          <w:r w:rsidR="00AB183A">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9A2BC5">
        <w:rPr>
          <w:rFonts w:ascii="Calibri" w:hAnsi="Calibri" w:cs="Calibri"/>
        </w:rPr>
        <w:t xml:space="preserve"> </w:t>
      </w:r>
      <w:sdt>
        <w:sdtPr>
          <w:rPr>
            <w:rFonts w:ascii="Calibri" w:hAnsi="Calibri" w:cs="Calibri"/>
          </w:rPr>
          <w:alias w:val="To edit, see citavi.com/edit"/>
          <w:tag w:val="CitaviPlaceholder#a6f8d905-c795-4776-8959-75082f817cba"/>
          <w:id w:val="-364749712"/>
          <w:placeholder>
            <w:docPart w:val="DefaultPlaceholder_-1854013440"/>
          </w:placeholder>
        </w:sdtPr>
        <w:sdtEndPr/>
        <w:sdtContent>
          <w:r w:rsidR="009A2BC5">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1ZTNjLTlhMzItNDYwNi1hMjllLTU2OTQ2YTMzNGYzOSIsIlJhbmdlTGVuZ3RoIjoxNi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FQwOTo0MjozMiIsIlByb2plY3QiOnsiJHJlZiI6IjUifX0sIlVzZU51bWJlcmluZ1R5cGVPZlBhcmVudERvY3VtZW50IjpmYWxzZX0seyIkaWQiOiIxMiIsIiR0eXBlIjoiU3dpc3NBY2FkZW1pYy5DaXRhdmkuQ2l0YXRpb25zLldvcmRQbGFjZWhvbGRlckVudHJ5LCBTd2lzc0FjYWRlbWljLkNpdGF2aSIsIklkIjoiOWQzZGFiZjktNWZlNy00Y2I0LWJmODgtZjkxMGYyYzE4YmJlIiwiUmFuZ2VTdGFydCI6MTYsIlJhbmdlTGVuZ3RoIjoxOCwiUmVmZXJlbmNlSWQiOiI4N2QxMjQ2Ni02ZTczLTQ4YjUtODczYy04YzM1NzBmODU4Y2E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IdWFuYmkiLCJMYXN0TmFtZSI6Ill1ZSIsIlByb3RlY3RlZCI6ZmFsc2UsIlNleCI6MCwiQ3JlYXRlZEJ5IjoiX0xlbm92byIsIkNyZWF0ZWRPbiI6IjIwMjEtMDgtMzFUMjI6NTE6NTMiLCJNb2RpZmllZEJ5IjoiX0xlbm92byIsIklkIjoiMGIyYzFmODItMmQ1Yy00Yjc4LWI5YWEtMWZkODE5MTA5ZDNmIiwiTW9kaWZpZWRPbiI6IjIwMjEtMDgtMzFUMjI6NTE6NTMiLCJQcm9qZWN0Ijp7IiRyZWYiOiI1In19LHsiJGlkIjoiMTU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I4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RmFuIGV0IGFsLiAyMDIwOyBZdWUgZXQgYWwuIDIwMjApIn1dfSwiVGFnIjoiQ2l0YXZpUGxhY2Vob2xkZXIjYTZmOGQ5MDUtYzc5NS00Nzc2LTg5NTktNzUwODJmODE3Y2JhIiwiVGV4dCI6IihGYW4gZXQgYWwuIDIwMjA7IFl1ZSBldCBhbC4gMjAyMCkiLCJXQUlWZXJzaW9uIjoiNi44LjAuMCJ9}</w:instrText>
          </w:r>
          <w:r w:rsidR="009A2BC5">
            <w:rPr>
              <w:rFonts w:ascii="Calibri" w:hAnsi="Calibri" w:cs="Calibri"/>
              <w:noProof/>
            </w:rPr>
            <w:fldChar w:fldCharType="separate"/>
          </w:r>
          <w:r w:rsidR="00AB183A">
            <w:rPr>
              <w:rFonts w:ascii="Calibri" w:hAnsi="Calibri" w:cs="Calibri"/>
              <w:noProof/>
            </w:rPr>
            <w:t>(Fan et al. 2020; Yue et al. 2020)</w:t>
          </w:r>
          <w:r w:rsidR="009A2BC5">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}</w:instrText>
          </w:r>
          <w:r w:rsidR="00A760AA">
            <w:rPr>
              <w:rFonts w:ascii="Calibri" w:hAnsi="Calibri" w:cs="Calibri"/>
              <w:noProof/>
            </w:rPr>
            <w:fldChar w:fldCharType="separate"/>
          </w:r>
          <w:r w:rsidR="00AB183A">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hUMDk6NDI6MzI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OC4wLjAifQ==}</w:instrText>
          </w:r>
          <w:r w:rsidR="006648DA">
            <w:rPr>
              <w:rFonts w:ascii="Calibri" w:hAnsi="Calibri" w:cs="Calibri"/>
              <w:noProof/>
            </w:rPr>
            <w:fldChar w:fldCharType="separate"/>
          </w:r>
          <w:r w:rsidR="00AB183A">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4VDA5OjQyOjMy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r w:rsidR="00094D3A">
            <w:rPr>
              <w:rFonts w:ascii="Calibri" w:hAnsi="Calibri" w:cs="Calibri"/>
              <w:noProof/>
            </w:rPr>
            <w:fldChar w:fldCharType="separate"/>
          </w:r>
          <w:r w:rsidR="00AB183A">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AB183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Ob3RlcyI6IlBJSTogIFMwMTk4OTcxNTE2MzAyMjY1Ii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y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4VDEyOjE5OjQ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4LjAuMCJ9}</w:instrText>
          </w:r>
          <w:r w:rsidR="006C7461">
            <w:rPr>
              <w:rFonts w:ascii="Calibri" w:hAnsi="Calibri" w:cs="Calibri"/>
              <w:noProof/>
            </w:rPr>
            <w:fldChar w:fldCharType="separate"/>
          </w:r>
          <w:r w:rsidR="00AB183A">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0C434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JaIiwiTW9kaWZpZWRCeSI6Il9MZW5vdm8iLCJJZCI6IjhlZmI5ZTcwLWU5ODQtNDJmNS04ZTk1LWI1YzgwZTUzNWM2OSIsIk1vZGlmaWVkT24iOiIyMDIxLTA5LTI4VDAxOjQyOjQyW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loiLCJNb2RpZmllZEJ5IjoiX0xlbm92byIsIklkIjoiYzAyN2E1YzQtNTY5MC00ZmQyLWJmMGUtYjI3NzVmMDZiYjRmIiwiTW9kaWZpZWRPbiI6IjIwMjEtMDktMjhUMDE6NDI6NDJaIiwiUHJvamVjdCI6eyIkcmVmIjoiNSJ9fV0sIkNpdGF0aW9uS2V5VXBkYXRlVHlwZSI6MCwiQ29sbGFib3JhdG9ycyI6W10sIkRvaSI6IjEwLjExNzcvMDMwOTEzMjUxOTg5NTM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zA5MTMyNTE5ODk1MzA1IiwiVXJpU3RyaW5nIjoiaHR0cHM6Ly9kb2kub3JnLzEwLjExNzcvMDMwOTEzMjUxOTg5NTM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To0MjozN1oiLCJNb2RpZmllZEJ5IjoiX0xlbm92byIsIklkIjoiYmZlNzlhMGQtZTAzNy00Zjk1LWI1MWYtNjU2M2IzMWVmYWY4IiwiTW9kaWZpZWRPbiI6IjIwMjEtMDktMjhUMDE6NDI6Mzda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4LjAuMCJ9}</w:instrText>
          </w:r>
          <w:r w:rsidR="000C434B">
            <w:rPr>
              <w:rFonts w:ascii="Calibri" w:hAnsi="Calibri" w:cs="Calibri"/>
              <w:noProof/>
            </w:rPr>
            <w:fldChar w:fldCharType="separate"/>
          </w:r>
          <w:r w:rsidR="00AB183A">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39619435"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4VDA5OjQyOjMy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r>
            <w:rPr>
              <w:rFonts w:ascii="Calibri" w:hAnsi="Calibri" w:cs="Calibri"/>
              <w:noProof/>
            </w:rPr>
            <w:fldChar w:fldCharType="separate"/>
          </w:r>
          <w:r w:rsidR="00AB183A">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are composed by</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9139A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sidR="009139A3">
            <w:rPr>
              <w:rFonts w:ascii="Calibri" w:hAnsi="Calibri" w:cs="Calibri"/>
              <w:noProof/>
            </w:rPr>
            <w:fldChar w:fldCharType="separate"/>
          </w:r>
          <w:r w:rsidR="00AB183A">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9B46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4VDA5OjQyOjMyIiwiUHJvamVjdCI6eyIkcmVmIjoiNSJ9fSwiVXNlTnVtYmVyaW5nVHlwZU9mUGFyZW50RG9jdW1lbnQiOmZhbHNlfV0sIkZvcm1hdHRlZFRleHQiOnsiJGlkIjoiMTEiLCJDb3VudCI6MSwiVGV4dFVuaXRzIjpbeyIkaWQiOiIxMiIsIkZvbnRTdHlsZSI6eyIkaWQiOiIxMyIsIk5ldXRyYWwiOnRydWV9LCJSZWFkaW5nT3JkZXIiOjEsIlRleHQiOiIoRmVuZyBhbmQgVG9uZyAyMDIwKSJ9XX0sIlRhZyI6IkNpdGF2aVBsYWNlaG9sZGVyIzQ3ZTBhOTM1LWEyZGMtNDI1Ni05ZjRmLTFiNDY5NjUzNDViNyIsIlRleHQiOiIoRmVuZyBhbmQgVG9uZyAyMDIwKSIsIldBSVZlcnNpb24iOiI2LjguMC4wIn0=}</w:instrText>
          </w:r>
          <w:r w:rsidR="009B4698">
            <w:rPr>
              <w:rFonts w:ascii="Calibri" w:hAnsi="Calibri" w:cs="Calibri"/>
              <w:noProof/>
            </w:rPr>
            <w:fldChar w:fldCharType="separate"/>
          </w:r>
          <w:r w:rsidR="00AB183A">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FQwOTo0MjozMi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r w:rsidR="00B06D24">
            <w:rPr>
              <w:rFonts w:ascii="Calibri" w:hAnsi="Calibri" w:cs="Calibri"/>
              <w:noProof/>
            </w:rPr>
            <w:fldChar w:fldCharType="separate"/>
          </w:r>
          <w:r w:rsidR="00AB183A">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172A4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KFpoYWkgZXQgYWwuIDIwMjApIn1dfSwiVGFnIjoiQ2l0YXZpUGxhY2Vob2xkZXIjMDVjNjNlOGEtZjhkZS00MDgwLThmMzgtMzU0MjU1Y2Q5MTU0IiwiVGV4dCI6IihaaGFpIGV0IGFsLiAyMDIwKSIsIldBSVZlcnNpb24iOiI2LjguMC4wIn0=}</w:instrText>
          </w:r>
          <w:r w:rsidR="00172A44">
            <w:rPr>
              <w:rFonts w:ascii="Calibri" w:hAnsi="Calibri" w:cs="Calibri"/>
              <w:noProof/>
            </w:rPr>
            <w:fldChar w:fldCharType="separate"/>
          </w:r>
          <w:r w:rsidR="00AB183A">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1733C0">
        <w:rPr>
          <w:rFonts w:ascii="Calibri" w:hAnsi="Calibri" w:cs="Calibri"/>
        </w:rPr>
        <w:t>each grassland pixel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proofErr w:type="gramStart"/>
      <w:r w:rsidR="00A61905">
        <w:rPr>
          <w:rFonts w:ascii="Calibri" w:hAnsi="Calibri" w:cs="Calibri"/>
        </w:rPr>
        <w:t>constraints</w:t>
      </w:r>
      <w:proofErr w:type="gramEnd"/>
      <w:r w:rsidR="00B6557F">
        <w:rPr>
          <w:rFonts w:ascii="Calibri" w:hAnsi="Calibri" w:cs="Calibri"/>
        </w:rPr>
        <w:t xml:space="preserve"> and the </w:t>
      </w:r>
      <w:r w:rsidR="003C4727">
        <w:rPr>
          <w:rFonts w:ascii="Calibri" w:hAnsi="Calibri" w:cs="Calibri"/>
        </w:rPr>
        <w:t>stochastic factors, and combine</w:t>
      </w:r>
      <w:r w:rsidR="001B76BC">
        <w:rPr>
          <w:rFonts w:ascii="Calibri" w:hAnsi="Calibri" w:cs="Calibri"/>
        </w:rPr>
        <w:t>s</w:t>
      </w:r>
      <w:r w:rsidR="003C4727">
        <w:rPr>
          <w:rFonts w:ascii="Calibri" w:hAnsi="Calibri" w:cs="Calibri"/>
        </w:rPr>
        <w:t xml:space="preserve"> these </w:t>
      </w:r>
      <w:r w:rsidR="00A61905">
        <w:rPr>
          <w:rFonts w:ascii="Calibri" w:hAnsi="Calibri" w:cs="Calibri"/>
        </w:rPr>
        <w:t>e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transition potential</w:t>
      </w:r>
      <w:r w:rsidR="00B06D24">
        <w:rPr>
          <w:rFonts w:ascii="Calibri" w:hAnsi="Calibri" w:cs="Calibri"/>
        </w:rPr>
        <w:t xml:space="preserve"> rules have typically been derived by trial and error or expert knowledge, they have recently been derived automatically to achieve the highest predictive accuracy. </w:t>
      </w:r>
      <w:r w:rsidR="005B0A52">
        <w:rPr>
          <w:rFonts w:ascii="Calibri" w:hAnsi="Calibri" w:cs="Calibri"/>
        </w:rPr>
        <w:t>T</w:t>
      </w:r>
      <w:r>
        <w:rPr>
          <w:rFonts w:ascii="Calibri" w:hAnsi="Calibri" w:cs="Calibri"/>
        </w:rPr>
        <w:t xml:space="preserve">ransition rules </w:t>
      </w:r>
      <w:r w:rsidR="005B0A52">
        <w:rPr>
          <w:rFonts w:ascii="Calibri" w:hAnsi="Calibri" w:cs="Calibri"/>
        </w:rPr>
        <w:t xml:space="preserve">have been derived using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including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AB183A">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303A6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2Yy4yMDIxLjEwMDA4NCIsIlVyaVN0cmluZyI6Imh0dHBzOi8vZG9pLm9yZy8xMC4xMDE2L2ouZW52Yy4yMDIxLjEwMDA4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NDoxNDoxMloiLCJNb2RpZmllZEJ5IjoiX0xlbm92byIsIklkIjoiZjM3YTZiNzctMmI0OC00MjU0LTlkMzYtOWMyOTExODQwZDY3IiwiTW9kaWZpZWRPbiI6IjIwMjEtMDktMjhUMDQ6MTQ6MTJa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1oiLCJNb2RpZmllZEJ5IjoiX0xlbm92byIsIklkIjoiZGYxZTU0NWQtNGVkNS00MGY3LTkxNWMtNDg5NmUyYTlhNzk4IiwiTW9kaWZpZWRPbiI6IjIwMjEtMDktMjhUMDQ6MTQ6MTdaIiwiUHJvamVjdCI6eyIkcmVmIjoiNSJ9fSwiUHVibGlzaGVycyI6W10sIlF1b3RhdGlvbnMiOltd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WiIsIk1vZGlmaWVkQnkiOiJfTGVub3ZvIiwiSWQiOiIzZDI0MzAwMi1iMmZiLTQ3NWYtOWE1ZC03ODA0YTkzNGRhNmUiLCJNb2RpZmllZE9uIjoiMjAyMS0wOS0yOFQxMjoxNDozN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guMC4wIn0=}</w:instrText>
          </w:r>
          <w:r w:rsidR="00303A6F">
            <w:rPr>
              <w:rFonts w:ascii="Calibri" w:hAnsi="Calibri" w:cs="Calibri"/>
              <w:noProof/>
            </w:rPr>
            <w:fldChar w:fldCharType="separate"/>
          </w:r>
          <w:r w:rsidR="00AB183A">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AB183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FQxMjoxOTo0OCIsIlByb2plY3QiOnsiJHJlZiI6IjUifX0sIlVzZU51bWJlcmluZ1R5cGVPZlBhcmVudERvY3VtZW50IjpmYWxzZX1dLCJGb3JtYXR0ZWRUZXh0Ijp7IiRpZCI6IjEzIiwiQ291bnQiOjEsIlRleHRVbml0cyI6W3siJGlkIjoiMTQiLCJGb250U3R5bGUiOnsiJGlkIjoiMTUiLCJOZXV0cmFsIjp0cnVlfSwiUmVhZGluZ09yZGVyIjoxLCJUZXh0IjoiKFNoYWZpemFkZWgtTW9naGFkYW0gZXQgYWwuIDIwMTcpIn1dfSwiVGFnIjoiQ2l0YXZpUGxhY2Vob2xkZXIjZDVkNjY4MzktOGRmZC00OWNkLTg4NzEtMjNkNjg1MjMwZGNiIiwiVGV4dCI6IihTaGFmaXphZGVoLU1vZ2hhZGFtIGV0IGFsLiAyMDE3KSIsIldBSVZlcnNpb24iOiI2LjguMC4wIn0=}</w:instrText>
          </w:r>
          <w:r w:rsidR="00C17B5F">
            <w:rPr>
              <w:rFonts w:ascii="Calibri" w:hAnsi="Calibri" w:cs="Calibri"/>
              <w:noProof/>
            </w:rPr>
            <w:fldChar w:fldCharType="separate"/>
          </w:r>
          <w:r w:rsidR="00AB183A">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AB183A">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AB183A">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73096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WiIsIk1vZGlmaWVkQnkiOiJfTGVub3ZvIiwiSWQiOiIyZjVjOTg5NS03YzQ2LTRjNjgtOTg5Ni0xOGVjZmI2ZDRjNmYiLCJNb2RpZmllZE9uIjoiMjAyMS0wOS0yOFQwNDoxNzozNlo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VudnNvZnQ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udnNvZnQuMjAxOC4xMC4wMDYiLCJVcmlTdHJpbmciOiJodHRwczovL2RvaS5vcmcvMTAuMTAxNi9qLmVudnNvZnQ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Q6MTc6MzJaIiwiTW9kaWZpZWRCeSI6Il9MZW5vdm8iLCJJZCI6Ijc3YTQyNWZlLTZjZDgtNGNlZS04ZmMxLTRjNGY1YzdkODRkOCIsIk1vZGlmaWVkT24iOiIyMDIxLTA5LTI4VDA0OjE3OjMyWiIsIlByb2plY3QiOnsiJHJlZiI6IjUifX1d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WiIsIk1vZGlmaWVkQnkiOiJfTGVub3ZvIiwiSWQiOiI3NDgzODBiZi01ZGFjLTQ2YzktYjc3YS1jYTI0NGNjNzQwZTAiLCJNb2RpZmllZE9uIjoiMjAyMS0wOS0yOFQwMjoxMTowN1oiLCJQcm9qZWN0Ijp7IiRyZWYiOiI1In19LCJQdWJsaXNoZXJzIjpbXSwiUXVvdGF0aW9ucyI6W10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BaIiwiTW9kaWZpZWRCeSI6Il9MZW5vdm8iLCJJZCI6ImJlYmNmNzQ3LWMyMjItNDQ4ZS1hYTNhLWE0NjAwZWVkYmU4MiIsIk1vZGlmaWVkT24iOiIyMDIxLTA5LTI4VDEyOjE3OjU5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xOSkifV19LCJUYWciOiJDaXRhdmlQbGFjZWhvbGRlciNhNjhjNTk3Mi04OTk5LTRlNWYtYTljMi01MzRhNDA4ZjEzOGMiLCJUZXh0IjoiKFJvb2Rwb3NodGkgZXQgYWwuIDIwMTkpIiwiV0FJVmVyc2lvbiI6IjYuOC4wLjAifQ==}</w:instrText>
          </w:r>
          <w:r w:rsidR="00730964">
            <w:rPr>
              <w:rFonts w:ascii="Calibri" w:hAnsi="Calibri" w:cs="Calibri"/>
              <w:noProof/>
            </w:rPr>
            <w:fldChar w:fldCharType="separate"/>
          </w:r>
          <w:r w:rsidR="00AB183A">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es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0360DE56"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 xml:space="preserve">algorithms </w:t>
      </w:r>
      <w:r w:rsidR="00757EFE">
        <w:rPr>
          <w:rFonts w:ascii="Calibri" w:hAnsi="Calibri" w:cs="Calibri"/>
        </w:rPr>
        <w:t>to</w:t>
      </w:r>
      <w:r w:rsidR="004B5045">
        <w:rPr>
          <w:rFonts w:ascii="Calibri" w:hAnsi="Calibri" w:cs="Calibri"/>
        </w:rPr>
        <w:t xml:space="preserve"> </w:t>
      </w:r>
      <w:r w:rsidR="00757EFE">
        <w:rPr>
          <w:rFonts w:ascii="Calibri" w:hAnsi="Calibri" w:cs="Calibri"/>
        </w:rPr>
        <w:t xml:space="preserve">automatically extract transition </w:t>
      </w:r>
      <w:r w:rsidR="008D6627">
        <w:rPr>
          <w:rFonts w:ascii="Calibri" w:hAnsi="Calibri" w:cs="Calibri"/>
        </w:rPr>
        <w:t>rule</w:t>
      </w:r>
      <w:r w:rsidR="004B5045">
        <w:rPr>
          <w:rFonts w:ascii="Calibri" w:hAnsi="Calibri" w:cs="Calibri"/>
        </w:rPr>
        <w:t>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 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lastRenderedPageBreak/>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704526" w:rsidRPr="00F90DB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00704526" w:rsidRPr="00F90DBC">
            <w:rPr>
              <w:rFonts w:ascii="Calibri" w:hAnsi="Calibri" w:cs="Calibri"/>
              <w:noProof/>
            </w:rPr>
            <w:fldChar w:fldCharType="separate"/>
          </w:r>
          <w:r w:rsidR="00704526" w:rsidRPr="00F90DBC">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local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6C7461" w:rsidRPr="00F90DB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006C7461" w:rsidRPr="00F90DBC">
            <w:rPr>
              <w:rFonts w:ascii="Calibri" w:hAnsi="Calibri" w:cs="Calibri"/>
              <w:noProof/>
            </w:rPr>
            <w:fldChar w:fldCharType="separate"/>
          </w:r>
          <w:r w:rsidR="00AB183A" w:rsidRPr="00F90DBC">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F2325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zU4ZjE4NTJmLWI5MDAtNGQ5MS1hZDkyLWNlMTVjNjZhYzg4MSIsIlRleHQiOiJXYW5nIGV0IGFsLiIsIldBSVZlcnNpb24iOiI2LjguMC4wIn0=}</w:instrText>
          </w:r>
          <w:r w:rsidR="00F2325D">
            <w:rPr>
              <w:rFonts w:ascii="Calibri" w:hAnsi="Calibri" w:cs="Calibri"/>
              <w:noProof/>
            </w:rPr>
            <w:fldChar w:fldCharType="separate"/>
          </w:r>
          <w:r w:rsidR="00F2325D">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F2325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0N2FjODQ3OS0xZjFhLTRlM2QtOTUxMC0zZTE3ZjQyZTE1N2EiLCJUZXh0IjoiKDIwMjFhKSIsIldBSVZlcnNpb24iOiI2LjguMC4wIn0=}</w:instrText>
          </w:r>
          <w:r w:rsidR="00F2325D">
            <w:rPr>
              <w:rFonts w:ascii="Calibri" w:hAnsi="Calibri" w:cs="Calibri"/>
              <w:noProof/>
            </w:rPr>
            <w:fldChar w:fldCharType="separate"/>
          </w:r>
          <w:r w:rsidR="00F2325D">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E474B9">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4VDE0OjEwOjIw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guMC4wIn0=}</w:instrText>
          </w:r>
          <w:r w:rsidR="00E474B9">
            <w:rPr>
              <w:rFonts w:ascii="Calibri" w:hAnsi="Calibri" w:cs="Calibri"/>
              <w:noProof/>
            </w:rPr>
            <w:fldChar w:fldCharType="separate"/>
          </w:r>
          <w:r w:rsidR="00E474B9">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E474B9">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FQxNDoxMDoyM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4LjAuMCJ9}</w:instrText>
          </w:r>
          <w:r w:rsidR="00E474B9">
            <w:rPr>
              <w:rFonts w:ascii="Calibri" w:hAnsi="Calibri" w:cs="Calibri"/>
              <w:noProof/>
            </w:rPr>
            <w:fldChar w:fldCharType="separate"/>
          </w:r>
          <w:r w:rsidR="00E474B9">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 xml:space="preserve">integrate evolutionar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1) introducing subjectivities via manually determine many 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D548AD">
        <w:rPr>
          <w:rFonts w:ascii="Calibri" w:hAnsi="Calibri" w:cs="Calibri"/>
        </w:rPr>
        <w:t>The</w:t>
      </w:r>
      <w:r w:rsidR="00134438">
        <w:rPr>
          <w:rFonts w:ascii="Calibri" w:hAnsi="Calibri" w:cs="Calibri"/>
        </w:rPr>
        <w:t>se</w:t>
      </w:r>
      <w:r w:rsidR="001F2C35">
        <w:rPr>
          <w:rFonts w:ascii="Calibri" w:hAnsi="Calibri" w:cs="Calibri"/>
        </w:rPr>
        <w:t xml:space="preserve"> </w:t>
      </w:r>
      <w:r w:rsidR="00D548AD">
        <w:rPr>
          <w:rFonts w:ascii="Calibri" w:hAnsi="Calibri" w:cs="Calibri"/>
        </w:rPr>
        <w:t>distanc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Therefore, the advances for existing urban simulation models should be 1) capturing the large-scale spatial heterogeneity of driving factors, and 2) assimilating geographical variables automatically to reduce subjectivity.</w:t>
      </w:r>
    </w:p>
    <w:p w14:paraId="031F65A5" w14:textId="67CBA31A" w:rsidR="006C7461" w:rsidRDefault="006C7461" w:rsidP="006C7461">
      <w:pPr>
        <w:spacing w:line="276" w:lineRule="auto"/>
        <w:rPr>
          <w:rFonts w:ascii="Calibri" w:hAnsi="Calibri" w:cs="Calibri"/>
        </w:rPr>
      </w:pPr>
      <w:commentRangeStart w:id="2"/>
      <w:commentRangeStart w:id="3"/>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c</w:t>
      </w:r>
      <w:r w:rsidR="00E9076D">
        <w:rPr>
          <w:rFonts w:ascii="Calibri" w:hAnsi="Calibri" w:cs="Calibri"/>
        </w:rPr>
        <w:t xml:space="preserve">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 xml:space="preserve">both low- and high-level features. </w:t>
      </w:r>
      <w:r w:rsidR="004D02CE">
        <w:rPr>
          <w:rFonts w:ascii="Calibri" w:hAnsi="Calibri" w:cs="Calibri"/>
        </w:rPr>
        <w:t xml:space="preserve">which the </w:t>
      </w:r>
      <w:r>
        <w:rPr>
          <w:rFonts w:ascii="Calibri" w:hAnsi="Calibri" w:cs="Calibri"/>
        </w:rPr>
        <w:t xml:space="preserve">enables 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Convolutional </w:t>
      </w:r>
      <w:r w:rsidR="006C14B4">
        <w:rPr>
          <w:rFonts w:ascii="Calibri" w:hAnsi="Calibri" w:cs="Calibri"/>
        </w:rPr>
        <w:t>n</w:t>
      </w:r>
      <w:r>
        <w:rPr>
          <w:rFonts w:ascii="Calibri" w:hAnsi="Calibri" w:cs="Calibri"/>
        </w:rPr>
        <w:t>eur</w:t>
      </w:r>
      <w:r w:rsidR="006C14B4">
        <w:rPr>
          <w:rFonts w:ascii="Calibri" w:hAnsi="Calibri" w:cs="Calibri"/>
        </w:rPr>
        <w:t>al</w:t>
      </w:r>
      <w:r>
        <w:rPr>
          <w:rFonts w:ascii="Calibri" w:hAnsi="Calibri" w:cs="Calibri"/>
        </w:rPr>
        <w:t xml:space="preserve"> </w:t>
      </w:r>
      <w:r w:rsidR="006C14B4">
        <w:rPr>
          <w:rFonts w:ascii="Calibri" w:hAnsi="Calibri" w:cs="Calibri"/>
        </w:rPr>
        <w:t>n</w:t>
      </w:r>
      <w:r>
        <w:rPr>
          <w:rFonts w:ascii="Calibri" w:hAnsi="Calibri" w:cs="Calibri"/>
        </w:rPr>
        <w:t>etwork</w:t>
      </w:r>
      <w:r w:rsidR="006C14B4">
        <w:rPr>
          <w:rFonts w:ascii="Calibri" w:hAnsi="Calibri" w:cs="Calibri"/>
        </w:rPr>
        <w:t>s</w:t>
      </w:r>
      <w:r>
        <w:rPr>
          <w:rFonts w:ascii="Calibri" w:hAnsi="Calibri" w:cs="Calibri"/>
        </w:rPr>
        <w:t xml:space="preserve"> (CNN) extract and assimilate low-level spatial features </w:t>
      </w:r>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FQwOTo0MjozMi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r>
            <w:rPr>
              <w:rFonts w:ascii="Calibri" w:hAnsi="Calibri" w:cs="Calibri"/>
              <w:noProof/>
            </w:rPr>
            <w:fldChar w:fldCharType="separate"/>
          </w:r>
          <w:r w:rsidR="00AB183A">
            <w:rPr>
              <w:rFonts w:ascii="Calibri" w:hAnsi="Calibri" w:cs="Calibri"/>
              <w:noProof/>
            </w:rPr>
            <w:t>(Krizhevsky et al. 2017)</w:t>
          </w:r>
          <w:r>
            <w:rPr>
              <w:rFonts w:ascii="Calibri" w:hAnsi="Calibri" w:cs="Calibri"/>
              <w:noProof/>
            </w:rPr>
            <w:fldChar w:fldCharType="end"/>
          </w:r>
        </w:sdtContent>
      </w:sdt>
      <w:r>
        <w:rPr>
          <w:rFonts w:ascii="Calibri" w:hAnsi="Calibri" w:cs="Calibri"/>
        </w:rPr>
        <w:t xml:space="preserve"> </w:t>
      </w:r>
      <w:commentRangeEnd w:id="2"/>
      <w:r w:rsidR="00736A0C">
        <w:rPr>
          <w:rStyle w:val="CommentReference"/>
        </w:rPr>
        <w:commentReference w:id="2"/>
      </w:r>
      <w:r>
        <w:rPr>
          <w:rFonts w:ascii="Calibri" w:hAnsi="Calibri" w:cs="Calibri"/>
        </w:rPr>
        <w:t xml:space="preserve">and </w:t>
      </w:r>
      <w:r w:rsidR="0064054F">
        <w:rPr>
          <w:rFonts w:ascii="Calibri" w:hAnsi="Calibri" w:cs="Calibri"/>
        </w:rPr>
        <w:t xml:space="preserve">have </w:t>
      </w:r>
      <w:r>
        <w:rPr>
          <w:rFonts w:ascii="Calibri" w:hAnsi="Calibri" w:cs="Calibri"/>
        </w:rPr>
        <w:t xml:space="preserve">been </w:t>
      </w:r>
      <w:r w:rsidR="00FA1F68">
        <w:rPr>
          <w:rFonts w:ascii="Calibri" w:hAnsi="Calibri" w:cs="Calibri"/>
        </w:rPr>
        <w:t xml:space="preserve">combined with </w:t>
      </w:r>
      <w:r>
        <w:rPr>
          <w:rFonts w:ascii="Calibri" w:hAnsi="Calibri" w:cs="Calibri"/>
        </w:rPr>
        <w:t xml:space="preserve">CA models to simulate urban development.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AB183A">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AB183A">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w:t>
      </w:r>
      <w:commentRangeStart w:id="4"/>
      <w:r>
        <w:rPr>
          <w:rFonts w:ascii="Calibri" w:hAnsi="Calibri" w:cs="Calibri"/>
        </w:rPr>
        <w:t>improved the performance of urban development simulation</w:t>
      </w:r>
      <w:commentRangeEnd w:id="4"/>
      <w:r w:rsidR="00251613">
        <w:rPr>
          <w:rStyle w:val="CommentReference"/>
        </w:rPr>
        <w:commentReference w:id="4"/>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AB183A">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AB183A">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w:t>
      </w:r>
      <w:commentRangeStart w:id="5"/>
      <w:r>
        <w:rPr>
          <w:rFonts w:ascii="Calibri" w:hAnsi="Calibri" w:cs="Calibri"/>
        </w:rPr>
        <w:t>outperformed conventional CA models</w:t>
      </w:r>
      <w:commentRangeEnd w:id="5"/>
      <w:r w:rsidR="00EF70D3">
        <w:rPr>
          <w:rStyle w:val="CommentReference"/>
        </w:rPr>
        <w:commentReference w:id="5"/>
      </w:r>
      <w:r>
        <w:rPr>
          <w:rFonts w:ascii="Calibri" w:hAnsi="Calibri" w:cs="Calibri"/>
        </w:rPr>
        <w:t xml:space="preserve">. Although the spatial features introduced by CNN improved the simulation performance, the conventional CA models, built on regression or </w:t>
      </w:r>
      <w:commentRangeStart w:id="6"/>
      <w:r>
        <w:rPr>
          <w:rFonts w:ascii="Calibri" w:hAnsi="Calibri" w:cs="Calibri"/>
        </w:rPr>
        <w:t xml:space="preserve">ML algorithms </w:t>
      </w:r>
      <w:commentRangeEnd w:id="6"/>
      <w:r w:rsidR="00970AAC">
        <w:rPr>
          <w:rStyle w:val="CommentReference"/>
        </w:rPr>
        <w:commentReference w:id="6"/>
      </w:r>
      <w:r>
        <w:rPr>
          <w:rFonts w:ascii="Calibri" w:hAnsi="Calibri" w:cs="Calibri"/>
        </w:rPr>
        <w:t>to create transition rules in a neighborhood scope, were incapable of processing these features into high-level patterns.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94555F">
        <w:rPr>
          <w:rFonts w:ascii="Calibri" w:hAnsi="Calibri" w:cs="Calibri"/>
        </w:rPr>
        <w:t xml:space="preserve"> in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have shown significant potential for simulating </w:t>
      </w:r>
      <w:r>
        <w:rPr>
          <w:rFonts w:ascii="Calibri" w:hAnsi="Calibri" w:cs="Calibri"/>
        </w:rPr>
        <w:t xml:space="preserve">urban development. </w:t>
      </w:r>
      <w:commentRangeEnd w:id="3"/>
      <w:r w:rsidR="00AA407C">
        <w:rPr>
          <w:rStyle w:val="CommentReference"/>
        </w:rPr>
        <w:commentReference w:id="3"/>
      </w:r>
    </w:p>
    <w:p w14:paraId="668B29F4" w14:textId="682D4C8E" w:rsidR="006C7461" w:rsidRPr="00971910" w:rsidRDefault="006C7461" w:rsidP="006C7461">
      <w:pPr>
        <w:spacing w:line="276" w:lineRule="auto"/>
        <w:rPr>
          <w:rFonts w:ascii="Calibri" w:hAnsi="Calibri"/>
        </w:rPr>
      </w:pPr>
      <w:commentRangeStart w:id="7"/>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commentRangeEnd w:id="7"/>
      <w:r w:rsidR="00A1748B">
        <w:rPr>
          <w:rStyle w:val="CommentReference"/>
        </w:rPr>
        <w:commentReference w:id="7"/>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w:t>
      </w:r>
      <w:commentRangeStart w:id="8"/>
      <w:r w:rsidR="008C7C0D" w:rsidRPr="00971910">
        <w:rPr>
          <w:rFonts w:ascii="Calibri" w:hAnsi="Calibri"/>
        </w:rPr>
        <w:t xml:space="preserve">unique </w:t>
      </w:r>
      <w:r w:rsidR="00E907DF">
        <w:rPr>
          <w:rFonts w:ascii="Calibri" w:hAnsi="Calibri"/>
        </w:rPr>
        <w:t>type of CNN and</w:t>
      </w:r>
      <w:r w:rsidR="008C7C0D" w:rsidRPr="00971910">
        <w:rPr>
          <w:rFonts w:ascii="Calibri" w:hAnsi="Calibri"/>
        </w:rPr>
        <w:t xml:space="preserve"> </w:t>
      </w:r>
      <w:r w:rsidR="008C7C0D">
        <w:rPr>
          <w:rFonts w:ascii="Calibri" w:hAnsi="Calibri"/>
        </w:rPr>
        <w:t xml:space="preserve">deep learning </w:t>
      </w:r>
      <w:r w:rsidR="008C7C0D" w:rsidRPr="00971910">
        <w:rPr>
          <w:rFonts w:ascii="Calibri" w:hAnsi="Calibri"/>
        </w:rPr>
        <w:t>structure</w:t>
      </w:r>
      <w:commentRangeEnd w:id="8"/>
      <w:r w:rsidR="00551534">
        <w:rPr>
          <w:rStyle w:val="CommentReference"/>
        </w:rPr>
        <w:commentReference w:id="8"/>
      </w:r>
      <w:r w:rsidR="008C7C0D" w:rsidRPr="00971910">
        <w:rPr>
          <w:rFonts w:ascii="Calibri" w:hAnsi="Calibri"/>
        </w:rPr>
        <w:t xml:space="preserve"> </w:t>
      </w:r>
      <w:r w:rsidR="0045012D">
        <w:rPr>
          <w:rFonts w:ascii="Calibri" w:hAnsi="Calibri" w:cs="Calibri"/>
        </w:rPr>
        <w:t xml:space="preserve">designed </w:t>
      </w:r>
      <w:r w:rsidR="008C7C0D" w:rsidRPr="00971910">
        <w:rPr>
          <w:rFonts w:ascii="Calibri" w:hAnsi="Calibri"/>
        </w:rPr>
        <w:t>to extract and assimilate spatial features at different levels</w:t>
      </w:r>
      <w:r w:rsidR="0045012D">
        <w:rPr>
          <w:rFonts w:ascii="Calibri" w:hAnsi="Calibri"/>
        </w:rPr>
        <w:t xml:space="preserve"> </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AB183A">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commentRangeStart w:id="9"/>
      <w:commentRangeStart w:id="10"/>
      <w:r>
        <w:rPr>
          <w:rFonts w:ascii="Calibri" w:hAnsi="Calibri" w:cs="Calibri"/>
        </w:rPr>
        <w:t xml:space="preserve">The robust segmentation performance enables UNET to be used in multiple fields such as geography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r w:rsidR="00AB183A">
            <w:rPr>
              <w:rFonts w:ascii="Calibri" w:hAnsi="Calibri" w:cs="Calibri"/>
              <w:noProof/>
            </w:rPr>
            <w:t>(Singh et al.)</w:t>
          </w:r>
          <w:r>
            <w:rPr>
              <w:rFonts w:ascii="Calibri" w:hAnsi="Calibri" w:cs="Calibri"/>
              <w:noProof/>
            </w:rPr>
            <w:fldChar w:fldCharType="end"/>
          </w:r>
        </w:sdtContent>
      </w:sdt>
      <w:r>
        <w:rPr>
          <w:rFonts w:ascii="Calibri" w:hAnsi="Calibri" w:cs="Calibri"/>
        </w:rPr>
        <w:t xml:space="preserve">, environmental engineering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r w:rsidR="00AB183A">
            <w:rPr>
              <w:rFonts w:ascii="Calibri" w:hAnsi="Calibri" w:cs="Calibri"/>
              <w:noProof/>
            </w:rPr>
            <w:t>(Nezla et al.)</w:t>
          </w:r>
          <w:r>
            <w:rPr>
              <w:rFonts w:ascii="Calibri" w:hAnsi="Calibri" w:cs="Calibri"/>
              <w:noProof/>
            </w:rPr>
            <w:fldChar w:fldCharType="end"/>
          </w:r>
        </w:sdtContent>
      </w:sdt>
      <w:r>
        <w:rPr>
          <w:rFonts w:ascii="Calibri" w:hAnsi="Calibri" w:cs="Calibri"/>
        </w:rPr>
        <w:t xml:space="preserve">, remote sensing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yOFQwOTo0MjozMi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r>
            <w:rPr>
              <w:rFonts w:ascii="Calibri" w:hAnsi="Calibri" w:cs="Calibri"/>
              <w:noProof/>
            </w:rPr>
            <w:fldChar w:fldCharType="separate"/>
          </w:r>
          <w:r w:rsidR="00AB183A">
            <w:rPr>
              <w:rFonts w:ascii="Calibri" w:hAnsi="Calibri" w:cs="Calibri"/>
              <w:noProof/>
            </w:rPr>
            <w:t>(Ji et al. 2019)</w:t>
          </w:r>
          <w:r>
            <w:rPr>
              <w:rFonts w:ascii="Calibri" w:hAnsi="Calibri" w:cs="Calibri"/>
              <w:noProof/>
            </w:rPr>
            <w:fldChar w:fldCharType="end"/>
          </w:r>
        </w:sdtContent>
      </w:sdt>
      <w:r>
        <w:rPr>
          <w:rFonts w:ascii="Calibri" w:hAnsi="Calibri" w:cs="Calibri"/>
        </w:rPr>
        <w:t xml:space="preserve">. </w:t>
      </w:r>
      <w:commentRangeEnd w:id="9"/>
      <w:r w:rsidR="00845118">
        <w:rPr>
          <w:rStyle w:val="CommentReference"/>
        </w:rPr>
        <w:commentReference w:id="9"/>
      </w:r>
      <w:r>
        <w:rPr>
          <w:rFonts w:ascii="Calibri" w:hAnsi="Calibri" w:cs="Calibri"/>
        </w:rPr>
        <w:t xml:space="preserve">More variations of the UNET were developed to better suit different purposes. </w:t>
      </w:r>
      <w:commentRangeStart w:id="11"/>
      <w:r>
        <w:rPr>
          <w:rFonts w:ascii="Calibri" w:hAnsi="Calibri" w:cs="Calibri"/>
        </w:rPr>
        <w:t xml:space="preserve">For example, pixel-wise regression </w:t>
      </w:r>
      <w:r w:rsidR="00B61B2E">
        <w:rPr>
          <w:rFonts w:ascii="Calibri" w:hAnsi="Calibri" w:cs="Calibri"/>
        </w:rPr>
        <w:t xml:space="preserve">UNET </w:t>
      </w:r>
      <w:r>
        <w:rPr>
          <w:rFonts w:ascii="Calibri" w:hAnsi="Calibri" w:cs="Calibri"/>
        </w:rPr>
        <w:t xml:space="preserve">was applied to sharpen images </w:t>
      </w:r>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yOFQwOTo0MjozMi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r>
            <w:rPr>
              <w:rFonts w:ascii="Calibri" w:hAnsi="Calibri" w:cs="Calibri"/>
              <w:noProof/>
            </w:rPr>
            <w:fldChar w:fldCharType="separate"/>
          </w:r>
          <w:r w:rsidR="00AB183A">
            <w:rPr>
              <w:rFonts w:ascii="Calibri" w:hAnsi="Calibri" w:cs="Calibri"/>
              <w:noProof/>
            </w:rPr>
            <w:t>(Yao et al. 2018)</w:t>
          </w:r>
          <w:r>
            <w:rPr>
              <w:rFonts w:ascii="Calibri" w:hAnsi="Calibri" w:cs="Calibri"/>
              <w:noProof/>
            </w:rPr>
            <w:fldChar w:fldCharType="end"/>
          </w:r>
        </w:sdtContent>
      </w:sdt>
      <w:r>
        <w:rPr>
          <w:rFonts w:ascii="Calibri" w:hAnsi="Calibri" w:cs="Calibri"/>
        </w:rPr>
        <w:t xml:space="preserve">, 3-D UNET was proposed to segment volumetric images </w:t>
      </w:r>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I4VDA5OjQyOjMy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r>
            <w:rPr>
              <w:rFonts w:ascii="Calibri" w:hAnsi="Calibri" w:cs="Calibri"/>
              <w:noProof/>
            </w:rPr>
            <w:fldChar w:fldCharType="separate"/>
          </w:r>
          <w:r w:rsidR="00AB183A">
            <w:rPr>
              <w:rFonts w:ascii="Calibri" w:hAnsi="Calibri" w:cs="Calibri"/>
              <w:noProof/>
            </w:rPr>
            <w:t>(Çiçek et al. 2016)</w:t>
          </w:r>
          <w:r>
            <w:rPr>
              <w:rFonts w:ascii="Calibri" w:hAnsi="Calibri" w:cs="Calibri"/>
              <w:noProof/>
            </w:rPr>
            <w:fldChar w:fldCharType="end"/>
          </w:r>
        </w:sdtContent>
      </w:sdt>
      <w:r>
        <w:rPr>
          <w:rFonts w:ascii="Calibri" w:hAnsi="Calibri" w:cs="Calibri"/>
        </w:rPr>
        <w:t xml:space="preserve">, and </w:t>
      </w:r>
      <w:r w:rsidR="00E96A1C">
        <w:rPr>
          <w:rFonts w:ascii="Calibri" w:hAnsi="Calibri" w:cs="Calibri"/>
        </w:rPr>
        <w:t xml:space="preserve">the </w:t>
      </w:r>
      <w:proofErr w:type="spellStart"/>
      <w:r>
        <w:rPr>
          <w:rFonts w:ascii="Calibri" w:hAnsi="Calibri" w:cs="Calibri"/>
        </w:rPr>
        <w:t>TernausNet</w:t>
      </w:r>
      <w:proofErr w:type="spellEnd"/>
      <w:r>
        <w:rPr>
          <w:rFonts w:ascii="Calibri" w:hAnsi="Calibri" w:cs="Calibri"/>
        </w:rPr>
        <w:t xml:space="preserve"> linked </w:t>
      </w:r>
      <w:r w:rsidR="00A246B5">
        <w:rPr>
          <w:rFonts w:ascii="Calibri" w:hAnsi="Calibri" w:cs="Calibri"/>
        </w:rPr>
        <w:t xml:space="preserve">UNET to </w:t>
      </w:r>
      <w:r>
        <w:rPr>
          <w:rFonts w:ascii="Calibri" w:hAnsi="Calibri" w:cs="Calibri"/>
        </w:rPr>
        <w:t xml:space="preserve">existing DL structure to improve the segmentation performance </w:t>
      </w:r>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r>
            <w:rPr>
              <w:rFonts w:ascii="Calibri" w:hAnsi="Calibri" w:cs="Calibri"/>
              <w:noProof/>
            </w:rPr>
            <w:fldChar w:fldCharType="begin"/>
          </w:r>
          <w:r w:rsidR="00FC223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yOFQwOTo0MjozMi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r>
            <w:rPr>
              <w:rFonts w:ascii="Calibri" w:hAnsi="Calibri" w:cs="Calibri"/>
              <w:noProof/>
            </w:rPr>
            <w:fldChar w:fldCharType="separate"/>
          </w:r>
          <w:r w:rsidR="00AB183A">
            <w:rPr>
              <w:rFonts w:ascii="Calibri" w:hAnsi="Calibri" w:cs="Calibri"/>
              <w:noProof/>
            </w:rPr>
            <w:t>(Iglovikov and Shvets 2018)</w:t>
          </w:r>
          <w:r>
            <w:rPr>
              <w:rFonts w:ascii="Calibri" w:hAnsi="Calibri" w:cs="Calibri"/>
              <w:noProof/>
            </w:rPr>
            <w:fldChar w:fldCharType="end"/>
          </w:r>
        </w:sdtContent>
      </w:sdt>
      <w:r>
        <w:rPr>
          <w:rFonts w:ascii="Calibri" w:hAnsi="Calibri" w:cs="Calibri"/>
        </w:rPr>
        <w:t xml:space="preserve">. </w:t>
      </w:r>
      <w:commentRangeEnd w:id="11"/>
      <w:r w:rsidR="005E5904">
        <w:rPr>
          <w:rStyle w:val="CommentReference"/>
        </w:rPr>
        <w:commentReference w:id="11"/>
      </w:r>
      <w:commentRangeEnd w:id="10"/>
      <w:r w:rsidR="00E350C0">
        <w:rPr>
          <w:rStyle w:val="CommentReference"/>
        </w:rPr>
        <w:commentReference w:id="10"/>
      </w:r>
      <w:r w:rsidR="001732DA">
        <w:rPr>
          <w:rFonts w:ascii="Calibri" w:hAnsi="Calibri" w:cs="Calibri"/>
        </w:rPr>
        <w:t xml:space="preserve">The U-Net structure includes </w:t>
      </w:r>
      <w:r w:rsidR="001732DA">
        <w:rPr>
          <w:rFonts w:ascii="Calibri" w:hAnsi="Calibri"/>
        </w:rPr>
        <w:t>d</w:t>
      </w:r>
      <w:r w:rsidRPr="00971910">
        <w:rPr>
          <w:rFonts w:ascii="Calibri" w:hAnsi="Calibri"/>
        </w:rPr>
        <w:t>own-sampling layers</w:t>
      </w:r>
      <w:r w:rsidR="000D3B01" w:rsidRPr="00971910">
        <w:rPr>
          <w:rFonts w:ascii="Calibri" w:hAnsi="Calibri"/>
        </w:rPr>
        <w:t xml:space="preserve"> </w:t>
      </w:r>
      <w:r w:rsidR="000D3B01">
        <w:rPr>
          <w:rFonts w:ascii="Calibri" w:hAnsi="Calibri"/>
        </w:rPr>
        <w:t xml:space="preserve">which </w:t>
      </w:r>
      <w:r w:rsidR="000D3B01" w:rsidRPr="00971910">
        <w:rPr>
          <w:rFonts w:ascii="Calibri" w:hAnsi="Calibri"/>
        </w:rPr>
        <w:t>extract the general context from the input data</w:t>
      </w:r>
      <w:r w:rsidRPr="00971910">
        <w:rPr>
          <w:rFonts w:ascii="Calibri" w:hAnsi="Calibri"/>
        </w:rPr>
        <w:t>, up-sampling layers</w:t>
      </w:r>
      <w:r w:rsidR="000D3B01">
        <w:rPr>
          <w:rFonts w:ascii="Calibri" w:hAnsi="Calibri"/>
        </w:rPr>
        <w:t xml:space="preserve"> which </w:t>
      </w:r>
      <w:r w:rsidR="000D3B01" w:rsidRPr="00971910">
        <w:rPr>
          <w:rFonts w:ascii="Calibri" w:hAnsi="Calibri"/>
        </w:rPr>
        <w:t>refine these contexts to precise shapes</w:t>
      </w:r>
      <w:r w:rsidRPr="00971910">
        <w:rPr>
          <w:rFonts w:ascii="Calibri" w:hAnsi="Calibri"/>
        </w:rPr>
        <w:t>, and skip-connections</w:t>
      </w:r>
      <w:r w:rsidR="000D3B01">
        <w:rPr>
          <w:rFonts w:ascii="Calibri" w:hAnsi="Calibri"/>
        </w:rPr>
        <w:t xml:space="preserve"> </w:t>
      </w:r>
      <w:r w:rsidR="00921528">
        <w:rPr>
          <w:rFonts w:ascii="Calibri" w:hAnsi="Calibri"/>
        </w:rPr>
        <w:t>that</w:t>
      </w:r>
      <w:r w:rsidR="000D3B01">
        <w:rPr>
          <w:rFonts w:ascii="Calibri" w:hAnsi="Calibri"/>
        </w:rPr>
        <w:t xml:space="preserve">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sidRPr="00F97ED6">
            <w:rPr>
              <w:rFonts w:ascii="Calibri" w:hAnsi="Calibri"/>
            </w:rPr>
            <w:fldChar w:fldCharType="begin"/>
          </w:r>
          <w:r w:rsidRPr="00F97ED6">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Pr="00F97ED6">
            <w:rPr>
              <w:rFonts w:ascii="Calibri" w:hAnsi="Calibri"/>
            </w:rPr>
            <w:fldChar w:fldCharType="separate"/>
          </w:r>
          <w:r w:rsidR="00AB183A">
            <w:rPr>
              <w:rFonts w:ascii="Calibri" w:hAnsi="Calibri"/>
            </w:rPr>
            <w:t>(Ronneberger et al. 2015)</w:t>
          </w:r>
          <w:r w:rsidRPr="00F97ED6">
            <w:rPr>
              <w:rFonts w:ascii="Calibri" w:hAnsi="Calibri"/>
            </w:rPr>
            <w:fldChar w:fldCharType="end"/>
          </w:r>
        </w:sdtContent>
      </w:sdt>
      <w:r w:rsidRPr="00971910">
        <w:rPr>
          <w:rFonts w:ascii="Calibri" w:hAnsi="Calibri"/>
        </w:rPr>
        <w:t xml:space="preserve">. Unlike CA models that have a definite neighborhood size, UNET deploys a series of moving windows to extract spatial features and then assimilate these features automatically to produce transition rules. The intuition of using UNET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r w:rsidRPr="00971910">
        <w:rPr>
          <w:rFonts w:ascii="Calibri" w:hAnsi="Calibri"/>
        </w:rPr>
        <w:t xml:space="preserve">UNET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2D12A6D6" w:rsidR="00A727D0" w:rsidRDefault="0017385F" w:rsidP="00F359A7">
      <w:pPr>
        <w:spacing w:line="276" w:lineRule="auto"/>
        <w:rPr>
          <w:rFonts w:ascii="Calibri" w:hAnsi="Calibri"/>
        </w:rPr>
      </w:pPr>
      <w:commentRangeStart w:id="12"/>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2A7669">
        <w:rPr>
          <w:rFonts w:ascii="Calibri" w:hAnsi="Calibri" w:cs="Calibri"/>
        </w:rPr>
        <w:t xml:space="preserve">designed a U-Net model structure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UNET </w:t>
      </w:r>
      <w:r w:rsidR="00850D71">
        <w:rPr>
          <w:rFonts w:ascii="Calibri" w:hAnsi="Calibri"/>
        </w:rPr>
        <w:t>convolutional neural network</w:t>
      </w:r>
      <w:r w:rsidR="00E929BF">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2145AA5" w:rsidR="006C7461" w:rsidRPr="00CC0A16" w:rsidRDefault="00A727D0" w:rsidP="00CC0A16">
      <w:pPr>
        <w:pStyle w:val="Heading1"/>
        <w:spacing w:line="276" w:lineRule="auto"/>
        <w:rPr>
          <w:rFonts w:ascii="Calibri" w:hAnsi="Calibri" w:cs="Calibri"/>
          <w:lang w:val="en-US"/>
        </w:rPr>
      </w:pPr>
      <w:commentRangeStart w:id="13"/>
      <w:r w:rsidRPr="00CC0A16">
        <w:rPr>
          <w:rFonts w:ascii="Calibri" w:hAnsi="Calibri" w:cs="Calibri"/>
          <w:lang w:val="en-US"/>
        </w:rPr>
        <w:t>The U-Net model</w:t>
      </w:r>
      <w:commentRangeEnd w:id="12"/>
      <w:r w:rsidR="00C8475E" w:rsidRPr="00CC0A16">
        <w:rPr>
          <w:rFonts w:ascii="Calibri" w:hAnsi="Calibri" w:cs="Calibri"/>
          <w:lang w:val="en-US"/>
        </w:rPr>
        <w:commentReference w:id="12"/>
      </w:r>
      <w:commentRangeEnd w:id="13"/>
      <w:r w:rsidRPr="00CC0A16">
        <w:rPr>
          <w:rFonts w:ascii="Calibri" w:hAnsi="Calibri" w:cs="Calibri"/>
          <w:lang w:val="en-US"/>
        </w:rPr>
        <w:commentReference w:id="13"/>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647B3413"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AB183A">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he 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d</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AC6AD3">
        <w:t xml:space="preserve">Figure </w:t>
      </w:r>
      <w:r w:rsidR="00AC6AD3">
        <w:rPr>
          <w:noProof/>
        </w:rPr>
        <w:t>1</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63B99C9C" w:rsidR="00117C0A" w:rsidRPr="00117C0A" w:rsidRDefault="00C20BB9" w:rsidP="009E3CCD">
      <w:pPr>
        <w:pStyle w:val="Caption"/>
      </w:pPr>
      <w:bookmarkStart w:id="14" w:name="_Ref81459622"/>
      <w:commentRangeStart w:id="15"/>
      <w:r>
        <w:t xml:space="preserve">Figure </w:t>
      </w:r>
      <w:r>
        <w:fldChar w:fldCharType="begin"/>
      </w:r>
      <w:r>
        <w:instrText>SEQ Figure \* ARABIC</w:instrText>
      </w:r>
      <w:r>
        <w:fldChar w:fldCharType="separate"/>
      </w:r>
      <w:r w:rsidR="00AC6AD3">
        <w:rPr>
          <w:noProof/>
        </w:rPr>
        <w:t>1</w:t>
      </w:r>
      <w:r>
        <w:fldChar w:fldCharType="end"/>
      </w:r>
      <w:bookmarkEnd w:id="14"/>
      <w:r>
        <w:t>. The research workflow</w:t>
      </w:r>
      <w:commentRangeEnd w:id="15"/>
      <w:r w:rsidR="00A11C79">
        <w:rPr>
          <w:rStyle w:val="CommentReference"/>
          <w:i w:val="0"/>
          <w:iCs w:val="0"/>
          <w:color w:val="auto"/>
        </w:rPr>
        <w:commentReference w:id="15"/>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798B2BD3"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AC6AD3">
        <w:t xml:space="preserve">Figure </w:t>
      </w:r>
      <w:r w:rsidR="00AC6AD3">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16"/>
      <w:commentRangeStart w:id="17"/>
      <w:commentRangeStart w:id="18"/>
      <w:r w:rsidRPr="009E67B1">
        <w:rPr>
          <w:rFonts w:ascii="Calibri" w:hAnsi="Calibri" w:cs="Calibri"/>
          <w:lang w:val="en-US"/>
        </w:rPr>
        <w:t>cities</w:t>
      </w:r>
      <w:commentRangeEnd w:id="16"/>
      <w:r w:rsidR="008503DB">
        <w:rPr>
          <w:rStyle w:val="CommentReference"/>
        </w:rPr>
        <w:commentReference w:id="16"/>
      </w:r>
      <w:commentRangeEnd w:id="17"/>
      <w:r w:rsidR="007A3194">
        <w:rPr>
          <w:rStyle w:val="CommentReference"/>
        </w:rPr>
        <w:commentReference w:id="17"/>
      </w:r>
      <w:commentRangeEnd w:id="18"/>
      <w:r w:rsidR="00AB76E1">
        <w:rPr>
          <w:rStyle w:val="CommentReference"/>
        </w:rPr>
        <w:commentReference w:id="18"/>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AB183A">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AB183A">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AB183A">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proofErr w:type="spellStart"/>
      <w:r w:rsidR="00FF4BB9">
        <w:rPr>
          <w:rFonts w:ascii="Calibri" w:hAnsi="Calibri" w:cs="Calibri"/>
          <w:lang w:val="en-US"/>
        </w:rPr>
        <w:t>inetrconnected</w:t>
      </w:r>
      <w:proofErr w:type="spellEnd"/>
      <w:r w:rsidR="00FF4BB9">
        <w:rPr>
          <w:rFonts w:ascii="Calibri" w:hAnsi="Calibri" w:cs="Calibri"/>
          <w:lang w:val="en-US"/>
        </w:rPr>
        <w:t xml:space="preserve">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3BCC9FDA" w:rsidR="00051547" w:rsidRPr="009E67B1" w:rsidRDefault="00117C0A" w:rsidP="009E3CCD">
      <w:pPr>
        <w:pStyle w:val="Caption"/>
        <w:rPr>
          <w:rFonts w:ascii="Calibri" w:hAnsi="Calibri" w:cs="Calibri"/>
          <w:lang w:val="en-US"/>
        </w:rPr>
      </w:pPr>
      <w:bookmarkStart w:id="19" w:name="_Ref81459809"/>
      <w:r>
        <w:t xml:space="preserve">Figure </w:t>
      </w:r>
      <w:r>
        <w:fldChar w:fldCharType="begin"/>
      </w:r>
      <w:r>
        <w:instrText>SEQ Figure \* ARABIC</w:instrText>
      </w:r>
      <w:r>
        <w:fldChar w:fldCharType="separate"/>
      </w:r>
      <w:r w:rsidR="00AC6AD3">
        <w:rPr>
          <w:noProof/>
        </w:rPr>
        <w:t>2</w:t>
      </w:r>
      <w:r>
        <w:fldChar w:fldCharType="end"/>
      </w:r>
      <w:bookmarkEnd w:id="19"/>
      <w:r>
        <w:t>. The study area</w:t>
      </w:r>
      <w:r w:rsidR="000B7A65">
        <w:rPr>
          <w:rFonts w:hint="eastAsia"/>
        </w:rPr>
        <w:t>.</w:t>
      </w:r>
      <w:r w:rsidR="0091313D">
        <w:t xml:space="preserve"> </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41DB4994"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AC6AD3">
        <w:t xml:space="preserve">Figure </w:t>
      </w:r>
      <w:r w:rsidR="00AC6AD3">
        <w:rPr>
          <w:noProof/>
        </w:rPr>
        <w:t>3</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5B7A97">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lNGFkMTY2Ny0wZDVjLTQwODEtOTk4MS1iM2JmYjYxMWQwOTkiLCJUZXh0IjoiV2FuZyBldCBhbC4iLCJXQUlWZXJzaW9uIjoiNi44LjAuMCJ9}</w:instrText>
          </w:r>
          <w:r>
            <w:rPr>
              <w:rFonts w:ascii="Calibri" w:hAnsi="Calibri" w:cs="Calibri"/>
              <w:noProof/>
              <w:lang w:val="en-US"/>
            </w:rPr>
            <w:fldChar w:fldCharType="separate"/>
          </w:r>
          <w:r w:rsidR="00AB183A">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5B7A97">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Mzc2NmIwOWItNjZlNi00NDc3LWE4OGEtMzBiMGY3MzNmYjZmIiwiVGV4dCI6IigyMDIxYikiLCJXQUlWZXJzaW9uIjoiNi44LjAuMCJ9}</w:instrText>
          </w:r>
          <w:r>
            <w:rPr>
              <w:rFonts w:ascii="Calibri" w:hAnsi="Calibri" w:cs="Calibri"/>
              <w:noProof/>
              <w:lang w:val="en-US"/>
            </w:rPr>
            <w:fldChar w:fldCharType="separate"/>
          </w:r>
          <w:r w:rsidR="00AB183A">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UNET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AB183A">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4361CE4E">
            <wp:extent cx="6000750" cy="78330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7226" cy="7841473"/>
                    </a:xfrm>
                    <a:prstGeom prst="rect">
                      <a:avLst/>
                    </a:prstGeom>
                    <a:noFill/>
                    <a:ln>
                      <a:noFill/>
                    </a:ln>
                  </pic:spPr>
                </pic:pic>
              </a:graphicData>
            </a:graphic>
          </wp:inline>
        </w:drawing>
      </w:r>
    </w:p>
    <w:p w14:paraId="685831E2" w14:textId="722BAF66" w:rsidR="00BE310D" w:rsidRPr="009E67B1" w:rsidRDefault="00DB75A0" w:rsidP="009E3CCD">
      <w:pPr>
        <w:pStyle w:val="Caption"/>
        <w:rPr>
          <w:rFonts w:ascii="Calibri" w:hAnsi="Calibri" w:cs="Calibri"/>
          <w:lang w:val="en-US"/>
        </w:rPr>
      </w:pPr>
      <w:bookmarkStart w:id="20" w:name="_Ref81460063"/>
      <w:bookmarkStart w:id="21" w:name="_Ref81460034"/>
      <w:commentRangeStart w:id="22"/>
      <w:r>
        <w:t xml:space="preserve">Figure </w:t>
      </w:r>
      <w:r>
        <w:fldChar w:fldCharType="begin"/>
      </w:r>
      <w:r>
        <w:instrText>SEQ Figure \* ARABIC</w:instrText>
      </w:r>
      <w:r>
        <w:fldChar w:fldCharType="separate"/>
      </w:r>
      <w:r w:rsidR="00AC6AD3">
        <w:rPr>
          <w:noProof/>
        </w:rPr>
        <w:t>3</w:t>
      </w:r>
      <w:r>
        <w:fldChar w:fldCharType="end"/>
      </w:r>
      <w:bookmarkEnd w:id="20"/>
      <w:r>
        <w:t>. The urban dynamic map of the Nor</w:t>
      </w:r>
      <w:r>
        <w:rPr>
          <w:rFonts w:hint="eastAsia"/>
        </w:rPr>
        <w:t>th</w:t>
      </w:r>
      <w:r>
        <w:t xml:space="preserve"> China Plain</w:t>
      </w:r>
      <w:bookmarkEnd w:id="21"/>
      <w:r w:rsidR="00E43FB9">
        <w:t>.</w:t>
      </w:r>
      <w:commentRangeEnd w:id="22"/>
      <w:r w:rsidR="001756F2">
        <w:rPr>
          <w:rStyle w:val="CommentReference"/>
          <w:i w:val="0"/>
          <w:iCs w:val="0"/>
          <w:color w:val="auto"/>
        </w:rPr>
        <w:commentReference w:id="22"/>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lastRenderedPageBreak/>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50820280"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AB183A">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w:t>
      </w:r>
      <w:proofErr w:type="gramStart"/>
      <w:r w:rsidR="001F134A">
        <w:rPr>
          <w:rFonts w:ascii="Calibri" w:hAnsi="Calibri" w:cs="Calibri"/>
          <w:lang w:val="en-US"/>
        </w:rPr>
        <w:t>256 pixel</w:t>
      </w:r>
      <w:proofErr w:type="gramEnd"/>
      <w:r w:rsidR="001F134A">
        <w:rPr>
          <w:rFonts w:ascii="Calibri" w:hAnsi="Calibri" w:cs="Calibri"/>
          <w:lang w:val="en-US"/>
        </w:rPr>
        <w:t xml:space="preserve">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AB183A">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2B4670AD" w14:textId="72E186FA" w:rsidR="009C7D21" w:rsidRPr="009E67B1" w:rsidRDefault="009C7D21" w:rsidP="00D71802">
      <w:pPr>
        <w:spacing w:line="276" w:lineRule="auto"/>
        <w:rPr>
          <w:rFonts w:ascii="Calibri" w:hAnsi="Calibri" w:cs="Calibri"/>
          <w:lang w:val="en-US"/>
        </w:rPr>
      </w:pPr>
      <w:commentRangeStart w:id="23"/>
      <w:r w:rsidRPr="009E67B1">
        <w:rPr>
          <w:rFonts w:ascii="Calibri" w:hAnsi="Calibri" w:cs="Calibri"/>
          <w:lang w:val="en-US"/>
        </w:rPr>
        <w:t xml:space="preserve">The UNET was trained </w:t>
      </w:r>
      <w:r w:rsidR="001274DE" w:rsidRPr="009E67B1">
        <w:rPr>
          <w:rFonts w:ascii="Calibri" w:hAnsi="Calibri" w:cs="Calibri"/>
          <w:lang w:val="en-US"/>
        </w:rPr>
        <w:t>(</w:t>
      </w:r>
      <w:r w:rsidR="001274DE">
        <w:rPr>
          <w:rFonts w:ascii="Calibri" w:hAnsi="Calibri" w:cs="Calibri"/>
          <w:highlight w:val="yellow"/>
          <w:lang w:val="en-US"/>
        </w:rPr>
        <w:fldChar w:fldCharType="begin"/>
      </w:r>
      <w:r w:rsidR="001274DE">
        <w:rPr>
          <w:rFonts w:ascii="Calibri" w:hAnsi="Calibri" w:cs="Calibri"/>
          <w:lang w:val="en-US"/>
        </w:rPr>
        <w:instrText xml:space="preserve"> REF _Ref81460160 \h </w:instrText>
      </w:r>
      <w:r w:rsidR="001274DE">
        <w:rPr>
          <w:rFonts w:ascii="Calibri" w:hAnsi="Calibri" w:cs="Calibri"/>
          <w:highlight w:val="yellow"/>
          <w:lang w:val="en-US"/>
        </w:rPr>
      </w:r>
      <w:r w:rsidR="001274DE">
        <w:rPr>
          <w:rFonts w:ascii="Calibri" w:hAnsi="Calibri" w:cs="Calibri"/>
          <w:highlight w:val="yellow"/>
          <w:lang w:val="en-US"/>
        </w:rPr>
        <w:fldChar w:fldCharType="separate"/>
      </w:r>
      <w:r w:rsidR="00AC6AD3">
        <w:t xml:space="preserve">Figure </w:t>
      </w:r>
      <w:r w:rsidR="00AC6AD3">
        <w:rPr>
          <w:noProof/>
        </w:rPr>
        <w:t>4</w:t>
      </w:r>
      <w:r w:rsidR="001274DE">
        <w:rPr>
          <w:rFonts w:ascii="Calibri" w:hAnsi="Calibri" w:cs="Calibri"/>
          <w:highlight w:val="yellow"/>
          <w:lang w:val="en-US"/>
        </w:rPr>
        <w:fldChar w:fldCharType="end"/>
      </w:r>
      <w:r w:rsidR="001274DE" w:rsidRPr="009E67B1">
        <w:rPr>
          <w:rFonts w:ascii="Calibri" w:hAnsi="Calibri" w:cs="Calibri"/>
          <w:lang w:val="en-US"/>
        </w:rPr>
        <w:t>)</w:t>
      </w:r>
      <w:r w:rsidR="00CB0FA0">
        <w:rPr>
          <w:rFonts w:ascii="Calibri" w:hAnsi="Calibri" w:cs="Calibri"/>
          <w:lang w:val="en-US"/>
        </w:rPr>
        <w:t xml:space="preserve">, and the </w:t>
      </w:r>
      <w:commentRangeStart w:id="24"/>
      <w:r w:rsidR="001274DE">
        <w:rPr>
          <w:rFonts w:ascii="Calibri" w:hAnsi="Calibri" w:cs="Calibri"/>
          <w:lang w:val="en-US"/>
        </w:rPr>
        <w:t xml:space="preserve">best model </w:t>
      </w:r>
      <w:commentRangeEnd w:id="24"/>
      <w:r w:rsidR="00DD698E">
        <w:rPr>
          <w:rStyle w:val="CommentReference"/>
        </w:rPr>
        <w:commentReference w:id="24"/>
      </w:r>
      <w:r w:rsidR="001274DE">
        <w:rPr>
          <w:rFonts w:ascii="Calibri" w:hAnsi="Calibri" w:cs="Calibri"/>
          <w:lang w:val="en-US"/>
        </w:rPr>
        <w:t xml:space="preserve">was selected </w:t>
      </w:r>
      <w:r w:rsidR="00A84311">
        <w:rPr>
          <w:rFonts w:ascii="Calibri" w:hAnsi="Calibri" w:cs="Calibri"/>
          <w:lang w:val="en-US"/>
        </w:rPr>
        <w:t>using</w:t>
      </w:r>
      <w:r w:rsidR="001274DE">
        <w:rPr>
          <w:rFonts w:ascii="Calibri" w:hAnsi="Calibri" w:cs="Calibri"/>
          <w:lang w:val="en-US"/>
        </w:rPr>
        <w:t xml:space="preserve"> validation samples</w:t>
      </w:r>
      <w:r w:rsidRPr="009E67B1">
        <w:rPr>
          <w:rFonts w:ascii="Calibri" w:hAnsi="Calibri" w:cs="Calibri"/>
          <w:lang w:val="en-US"/>
        </w:rPr>
        <w:t xml:space="preserve">. The </w:t>
      </w:r>
      <w:r w:rsidR="008914E1">
        <w:rPr>
          <w:rFonts w:ascii="Calibri" w:hAnsi="Calibri" w:cs="Calibri"/>
          <w:lang w:val="en-US"/>
        </w:rPr>
        <w:t>training samples were</w:t>
      </w:r>
      <w:r w:rsidRPr="009E67B1">
        <w:rPr>
          <w:rFonts w:ascii="Calibri" w:hAnsi="Calibri" w:cs="Calibri"/>
          <w:lang w:val="en-US"/>
        </w:rPr>
        <w:t xml:space="preserv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w:t>
      </w:r>
      <w:commentRangeStart w:id="25"/>
      <w:r w:rsidRPr="009E67B1">
        <w:rPr>
          <w:rFonts w:ascii="Calibri" w:hAnsi="Calibri" w:cs="Calibri"/>
          <w:lang w:val="en-US"/>
        </w:rPr>
        <w:t xml:space="preserve">max pooling with kernel size and stride </w:t>
      </w:r>
      <w:r w:rsidR="008F3135">
        <w:rPr>
          <w:rFonts w:ascii="Calibri" w:hAnsi="Calibri" w:cs="Calibri"/>
          <w:lang w:val="en-US"/>
        </w:rPr>
        <w:t>of two</w:t>
      </w:r>
      <w:commentRangeEnd w:id="25"/>
      <w:r w:rsidR="00DD698E">
        <w:rPr>
          <w:rStyle w:val="CommentReference"/>
        </w:rPr>
        <w:commentReference w:id="25"/>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w:t>
      </w:r>
      <w:r w:rsidR="00355B23">
        <w:rPr>
          <w:rFonts w:ascii="Calibri" w:hAnsi="Calibri" w:cs="Calibri"/>
          <w:lang w:val="en-US"/>
        </w:rPr>
        <w:t xml:space="preserve">then </w:t>
      </w:r>
      <w:r w:rsidRPr="009E67B1">
        <w:rPr>
          <w:rFonts w:ascii="Calibri" w:hAnsi="Calibri" w:cs="Calibri"/>
          <w:lang w:val="en-US"/>
        </w:rPr>
        <w:t xml:space="preserve">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w:t>
      </w:r>
      <w:commentRangeStart w:id="26"/>
      <w:r w:rsidRPr="009E67B1">
        <w:rPr>
          <w:rFonts w:ascii="Calibri" w:hAnsi="Calibri" w:cs="Calibri"/>
          <w:lang w:val="en-US"/>
        </w:rPr>
        <w:t xml:space="preserve">Adam </w:t>
      </w:r>
      <w:commentRangeEnd w:id="26"/>
      <w:r w:rsidR="00E10506">
        <w:rPr>
          <w:rStyle w:val="CommentReference"/>
        </w:rPr>
        <w:commentReference w:id="26"/>
      </w:r>
      <w:r w:rsidRPr="009E67B1">
        <w:rPr>
          <w:rFonts w:ascii="Calibri" w:hAnsi="Calibri" w:cs="Calibri"/>
          <w:lang w:val="en-US"/>
        </w:rPr>
        <w:t xml:space="preserve">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commentRangeEnd w:id="23"/>
      <w:r w:rsidR="00320458">
        <w:rPr>
          <w:rStyle w:val="CommentReference"/>
        </w:rPr>
        <w:commentReference w:id="23"/>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5104143D" w:rsidR="00DD7C1C" w:rsidRPr="00DD7C1C" w:rsidRDefault="00B33CC3" w:rsidP="009E3CCD">
      <w:pPr>
        <w:pStyle w:val="Caption"/>
      </w:pPr>
      <w:bookmarkStart w:id="27" w:name="_Ref81460160"/>
      <w:commentRangeStart w:id="28"/>
      <w:r>
        <w:t xml:space="preserve">Figure </w:t>
      </w:r>
      <w:r>
        <w:fldChar w:fldCharType="begin"/>
      </w:r>
      <w:r>
        <w:instrText>SEQ Figure \* ARABIC</w:instrText>
      </w:r>
      <w:r>
        <w:fldChar w:fldCharType="separate"/>
      </w:r>
      <w:r w:rsidR="00AC6AD3">
        <w:rPr>
          <w:noProof/>
        </w:rPr>
        <w:t>4</w:t>
      </w:r>
      <w:r>
        <w:fldChar w:fldCharType="end"/>
      </w:r>
      <w:bookmarkEnd w:id="27"/>
      <w:r>
        <w:t xml:space="preserve">. The </w:t>
      </w:r>
      <w:r w:rsidR="00C71689">
        <w:rPr>
          <w:rFonts w:hint="eastAsia"/>
        </w:rPr>
        <w:t>struc</w:t>
      </w:r>
      <w:r w:rsidR="00C71689">
        <w:t xml:space="preserve">ture </w:t>
      </w:r>
      <w:r>
        <w:t>of the UNET</w:t>
      </w:r>
      <w:r w:rsidR="00511FE2">
        <w:t>.</w:t>
      </w:r>
      <w:commentRangeEnd w:id="28"/>
      <w:r w:rsidR="005F0769">
        <w:rPr>
          <w:rStyle w:val="CommentReference"/>
          <w:i w:val="0"/>
          <w:iCs w:val="0"/>
          <w:color w:val="auto"/>
        </w:rPr>
        <w:commentReference w:id="28"/>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49CC318C"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29"/>
      <w:r w:rsidRPr="009E67B1">
        <w:rPr>
          <w:rFonts w:ascii="Calibri" w:hAnsi="Calibri" w:cs="Calibri"/>
          <w:lang w:val="en-US"/>
        </w:rPr>
        <w:t xml:space="preserve">base image </w:t>
      </w:r>
      <w:commentRangeEnd w:id="29"/>
      <w:r w:rsidR="007B2F67">
        <w:rPr>
          <w:rStyle w:val="CommentReference"/>
        </w:rPr>
        <w:commentReference w:id="29"/>
      </w:r>
      <w:r w:rsidRPr="009E67B1">
        <w:rPr>
          <w:rFonts w:ascii="Calibri" w:hAnsi="Calibri" w:cs="Calibri"/>
          <w:lang w:val="en-US"/>
        </w:rPr>
        <w:t xml:space="preserve">was </w:t>
      </w:r>
      <w:commentRangeStart w:id="30"/>
      <w:r w:rsidRPr="009E67B1">
        <w:rPr>
          <w:rFonts w:ascii="Calibri" w:hAnsi="Calibri" w:cs="Calibri"/>
          <w:lang w:val="en-US"/>
        </w:rPr>
        <w:t xml:space="preserve">split into image </w:t>
      </w:r>
      <w:r w:rsidR="00FD5EC0">
        <w:rPr>
          <w:rFonts w:ascii="Calibri" w:hAnsi="Calibri" w:cs="Calibri"/>
          <w:lang w:val="en-US"/>
        </w:rPr>
        <w:t>tiles</w:t>
      </w:r>
      <w:commentRangeEnd w:id="30"/>
      <w:r w:rsidR="0056120C">
        <w:rPr>
          <w:rStyle w:val="CommentReference"/>
        </w:rPr>
        <w:commentReference w:id="30"/>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lastRenderedPageBreak/>
        <w:t>(</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AC6AD3">
        <w:t xml:space="preserve">Figure </w:t>
      </w:r>
      <w:r w:rsidR="00AC6AD3">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31"/>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31"/>
      <w:r w:rsidR="0056120C">
        <w:rPr>
          <w:rStyle w:val="CommentReference"/>
        </w:rPr>
        <w:commentReference w:id="31"/>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AB183A">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16D11FBB" w:rsidR="00263109" w:rsidRPr="00263109" w:rsidRDefault="00263109" w:rsidP="009E3CCD">
      <w:pPr>
        <w:pStyle w:val="Caption"/>
      </w:pPr>
      <w:bookmarkStart w:id="32" w:name="_Ref81460311"/>
      <w:commentRangeStart w:id="33"/>
      <w:r>
        <w:t xml:space="preserve">Figure </w:t>
      </w:r>
      <w:r>
        <w:fldChar w:fldCharType="begin"/>
      </w:r>
      <w:r>
        <w:instrText>SEQ Figure \* ARABIC</w:instrText>
      </w:r>
      <w:r>
        <w:fldChar w:fldCharType="separate"/>
      </w:r>
      <w:r w:rsidR="00AC6AD3">
        <w:rPr>
          <w:noProof/>
        </w:rPr>
        <w:t>5</w:t>
      </w:r>
      <w:r>
        <w:fldChar w:fldCharType="end"/>
      </w:r>
      <w:bookmarkEnd w:id="32"/>
      <w:r>
        <w:t>. Buffering image tile to reduce</w:t>
      </w:r>
      <w:r w:rsidR="00CC629F">
        <w:t xml:space="preserve"> the</w:t>
      </w:r>
      <w:r>
        <w:t xml:space="preserve"> "edge effect</w:t>
      </w:r>
      <w:r w:rsidR="00114624">
        <w:t>.</w:t>
      </w:r>
      <w:r>
        <w:t>"</w:t>
      </w:r>
      <w:commentRangeEnd w:id="33"/>
      <w:r w:rsidR="0056120C">
        <w:rPr>
          <w:rStyle w:val="CommentReference"/>
          <w:i w:val="0"/>
          <w:iCs w:val="0"/>
          <w:color w:val="auto"/>
        </w:rPr>
        <w:commentReference w:id="33"/>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34"/>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35"/>
      <w:r w:rsidRPr="009E67B1">
        <w:rPr>
          <w:rFonts w:ascii="Calibri" w:hAnsi="Calibri" w:cs="Calibri"/>
          <w:lang w:val="en-US"/>
        </w:rPr>
        <w:t xml:space="preserve">accumulated these pixel counts </w:t>
      </w:r>
      <w:r w:rsidR="00B3240B">
        <w:rPr>
          <w:rFonts w:ascii="Calibri" w:hAnsi="Calibri" w:cs="Calibri"/>
          <w:lang w:val="en-US"/>
        </w:rPr>
        <w:t>descended</w:t>
      </w:r>
      <w:commentRangeEnd w:id="35"/>
      <w:r w:rsidR="002A5C09">
        <w:rPr>
          <w:rStyle w:val="CommentReference"/>
        </w:rPr>
        <w:commentReference w:id="35"/>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36"/>
      <w:r w:rsidR="005D7F2F">
        <w:rPr>
          <w:rFonts w:ascii="Calibri" w:hAnsi="Calibri" w:cs="Calibri"/>
          <w:lang w:val="en-US"/>
        </w:rPr>
        <w:t>target</w:t>
      </w:r>
      <w:r w:rsidR="002247D8">
        <w:rPr>
          <w:rFonts w:ascii="Calibri" w:hAnsi="Calibri" w:cs="Calibri"/>
          <w:lang w:val="en-US"/>
        </w:rPr>
        <w:t xml:space="preserve"> </w:t>
      </w:r>
      <w:commentRangeEnd w:id="36"/>
      <w:r w:rsidR="00701F70">
        <w:rPr>
          <w:rStyle w:val="CommentReference"/>
        </w:rPr>
        <w:commentReference w:id="36"/>
      </w:r>
      <w:r w:rsidRPr="009E67B1">
        <w:rPr>
          <w:rFonts w:ascii="Calibri" w:hAnsi="Calibri" w:cs="Calibri"/>
          <w:lang w:val="en-US"/>
        </w:rPr>
        <w:t>year</w:t>
      </w:r>
      <w:commentRangeEnd w:id="34"/>
      <w:r w:rsidR="002A5C09">
        <w:rPr>
          <w:rStyle w:val="CommentReference"/>
        </w:rPr>
        <w:commentReference w:id="34"/>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1283EDE3"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7999C29E"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37"/>
      <w:r w:rsidR="00614813">
        <w:rPr>
          <w:rFonts w:ascii="Calibri" w:hAnsi="Calibri" w:cs="Calibri"/>
          <w:lang w:val="en-US"/>
        </w:rPr>
        <w:t>ROC</w:t>
      </w:r>
      <w:commentRangeEnd w:id="37"/>
      <w:r w:rsidR="00994953">
        <w:rPr>
          <w:rStyle w:val="CommentReference"/>
        </w:rPr>
        <w:commentReference w:id="37"/>
      </w:r>
      <w:r w:rsidR="009C7D21" w:rsidRPr="009E67B1">
        <w:rPr>
          <w:rFonts w:ascii="Calibri" w:hAnsi="Calibri" w:cs="Calibri"/>
          <w:lang w:val="en-US"/>
        </w:rPr>
        <w:t>.</w:t>
      </w:r>
      <w:commentRangeStart w:id="38"/>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39"/>
          <w:r w:rsidR="00554620">
            <w:rPr>
              <w:rFonts w:ascii="Calibri" w:hAnsi="Calibri" w:cs="Calibri"/>
              <w:noProof/>
              <w:lang w:val="en-US"/>
            </w:rPr>
            <w:fldChar w:fldCharType="begin"/>
          </w:r>
          <w:r w:rsidR="00FC223B">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4VDA5OjQyOjMy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r w:rsidR="00554620">
            <w:rPr>
              <w:rFonts w:ascii="Calibri" w:hAnsi="Calibri" w:cs="Calibri"/>
              <w:noProof/>
              <w:lang w:val="en-US"/>
            </w:rPr>
            <w:fldChar w:fldCharType="separate"/>
          </w:r>
          <w:r w:rsidR="00AB183A">
            <w:rPr>
              <w:rFonts w:ascii="Calibri" w:hAnsi="Calibri" w:cs="Calibri"/>
              <w:noProof/>
              <w:lang w:val="en-US"/>
            </w:rPr>
            <w:t>(Tong and Feng 2020)</w:t>
          </w:r>
          <w:r w:rsidR="00554620">
            <w:rPr>
              <w:rFonts w:ascii="Calibri" w:hAnsi="Calibri" w:cs="Calibri"/>
              <w:noProof/>
              <w:lang w:val="en-US"/>
            </w:rPr>
            <w:fldChar w:fldCharType="end"/>
          </w:r>
          <w:commentRangeEnd w:id="39"/>
          <w:r w:rsidR="003B4DF4">
            <w:rPr>
              <w:rStyle w:val="CommentReference"/>
            </w:rPr>
            <w:commentReference w:id="39"/>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38"/>
      <w:r w:rsidR="00E90FE4">
        <w:rPr>
          <w:rStyle w:val="CommentReference"/>
        </w:rPr>
        <w:commentReference w:id="38"/>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AC6AD3">
        <w:t xml:space="preserve">Table </w:t>
      </w:r>
      <w:r w:rsidR="00AC6AD3">
        <w:rPr>
          <w:noProof/>
        </w:rPr>
        <w:t>1</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2E0D56F1" w:rsidR="009E4CC5" w:rsidRDefault="009E4CC5" w:rsidP="009E4CC5">
      <w:pPr>
        <w:pStyle w:val="Caption"/>
        <w:keepNext/>
      </w:pPr>
      <w:bookmarkStart w:id="40" w:name="_Ref81460462"/>
      <w:r>
        <w:t xml:space="preserve">Table </w:t>
      </w:r>
      <w:r>
        <w:fldChar w:fldCharType="begin"/>
      </w:r>
      <w:r>
        <w:instrText>SEQ Table \* ARABIC</w:instrText>
      </w:r>
      <w:r>
        <w:fldChar w:fldCharType="separate"/>
      </w:r>
      <w:r w:rsidR="00AC6AD3">
        <w:rPr>
          <w:noProof/>
        </w:rPr>
        <w:t>1</w:t>
      </w:r>
      <w:r>
        <w:fldChar w:fldCharType="end"/>
      </w:r>
      <w:bookmarkEnd w:id="40"/>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41"/>
            <w:r w:rsidRPr="00564AF5">
              <w:rPr>
                <w:rFonts w:cstheme="minorHAnsi"/>
                <w:b/>
                <w:bCs/>
                <w:sz w:val="20"/>
                <w:szCs w:val="20"/>
                <w:lang w:val="en-US"/>
              </w:rPr>
              <w:t>Explanation</w:t>
            </w:r>
            <w:commentRangeEnd w:id="41"/>
            <w:r w:rsidR="00AE5842">
              <w:rPr>
                <w:rStyle w:val="CommentReference"/>
              </w:rPr>
              <w:commentReference w:id="41"/>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B8163F"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3EE12288"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FC223B">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4VDA5OjQyOjMy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r w:rsidR="00B64AB0">
                  <w:rPr>
                    <w:rFonts w:cstheme="minorHAnsi"/>
                    <w:noProof/>
                    <w:sz w:val="20"/>
                    <w:szCs w:val="20"/>
                    <w:lang w:val="en-US"/>
                  </w:rPr>
                  <w:fldChar w:fldCharType="separate"/>
                </w:r>
                <w:r w:rsidR="00AB183A">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42"/>
            <w:r w:rsidRPr="00C27DC3">
              <w:rPr>
                <w:rFonts w:cstheme="minorHAnsi"/>
                <w:sz w:val="20"/>
                <w:szCs w:val="20"/>
                <w:lang w:val="en-US"/>
              </w:rPr>
              <w:t xml:space="preserve">positive and negative </w:t>
            </w:r>
            <w:r w:rsidR="009C6053">
              <w:rPr>
                <w:rFonts w:cstheme="minorHAnsi"/>
                <w:sz w:val="20"/>
                <w:szCs w:val="20"/>
                <w:lang w:val="en-US"/>
              </w:rPr>
              <w:t>predictions</w:t>
            </w:r>
            <w:commentRangeEnd w:id="42"/>
            <w:r w:rsidR="00BB2BEC">
              <w:rPr>
                <w:rStyle w:val="CommentReference"/>
              </w:rPr>
              <w:commentReference w:id="42"/>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lastRenderedPageBreak/>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45787D72"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AB183A">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B8163F"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1A86FD26" w:rsidR="00AD697C" w:rsidRPr="00C27DC3" w:rsidRDefault="00B8163F"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r>
                      <m:rPr>
                        <m:sty m:val="p"/>
                      </m:rPr>
                      <w:rPr>
                        <w:rFonts w:ascii="Cambria Math" w:hAnsi="Cambria Math" w:cstheme="minorHAnsi"/>
                        <w:sz w:val="20"/>
                        <w:szCs w:val="20"/>
                        <w:lang w:val="en-US"/>
                      </w:rPr>
                      <m:t>ln⁡</m:t>
                    </m:r>
                    <m:r>
                      <w:rPr>
                        <w:rFonts w:ascii="Cambria Math" w:hAnsi="Cambria Math" w:cstheme="minorHAnsi"/>
                        <w:sz w:val="20"/>
                        <w:szCs w:val="20"/>
                        <w:lang w:val="en-US"/>
                      </w:rPr>
                      <m:t>(</m:t>
                    </m:r>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r>
                      <w:rPr>
                        <w:rFonts w:ascii="Cambria Math" w:hAnsi="Cambria Math" w:cstheme="minorHAnsi"/>
                        <w:sz w:val="20"/>
                        <w:szCs w:val="20"/>
                        <w:lang w:val="en-US"/>
                      </w:rPr>
                      <m:t>)</m:t>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4FFE0CF9"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UNET using </w:t>
      </w:r>
      <w:commentRangeStart w:id="43"/>
      <w:r>
        <w:rPr>
          <w:rFonts w:ascii="Calibri" w:hAnsi="Calibri" w:cs="Calibri"/>
          <w:lang w:val="en-US"/>
        </w:rPr>
        <w:t>historical urban maps</w:t>
      </w:r>
      <w:commentRangeEnd w:id="43"/>
      <w:r w:rsidR="008A37F9">
        <w:rPr>
          <w:rStyle w:val="CommentReference"/>
        </w:rPr>
        <w:commentReference w:id="43"/>
      </w:r>
      <w:r>
        <w:rPr>
          <w:rFonts w:ascii="Calibri" w:hAnsi="Calibri" w:cs="Calibri"/>
          <w:lang w:val="en-US"/>
        </w:rPr>
        <w:t xml:space="preserve">, then trained </w:t>
      </w:r>
      <w:r w:rsidR="007D7322">
        <w:rPr>
          <w:rFonts w:ascii="Calibri" w:hAnsi="Calibri" w:cs="Calibri"/>
          <w:lang w:val="en-US"/>
        </w:rPr>
        <w:t xml:space="preserve">the </w:t>
      </w:r>
      <w:commentRangeStart w:id="44"/>
      <w:r w:rsidR="007D7322">
        <w:rPr>
          <w:rFonts w:ascii="Calibri" w:hAnsi="Calibri" w:cs="Calibri"/>
          <w:lang w:val="en-US"/>
        </w:rPr>
        <w:t xml:space="preserve">other </w:t>
      </w:r>
      <w:r>
        <w:rPr>
          <w:rFonts w:ascii="Calibri" w:hAnsi="Calibri" w:cs="Calibri"/>
          <w:lang w:val="en-US"/>
        </w:rPr>
        <w:t xml:space="preserve">UNET model </w:t>
      </w:r>
      <w:commentRangeEnd w:id="44"/>
      <w:r w:rsidR="00D94DC8">
        <w:rPr>
          <w:rStyle w:val="CommentReference"/>
        </w:rPr>
        <w:commentReference w:id="44"/>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UNET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414EAFCD"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45"/>
      <w:r w:rsidR="005F18E3">
        <w:rPr>
          <w:rFonts w:ascii="Calibri" w:hAnsi="Calibri" w:cs="Calibri"/>
          <w:lang w:val="en-US"/>
        </w:rPr>
        <w:t xml:space="preserve">MSE </w:t>
      </w:r>
      <w:commentRangeEnd w:id="45"/>
      <w:r w:rsidR="00F166B4">
        <w:rPr>
          <w:rStyle w:val="CommentReference"/>
        </w:rPr>
        <w:commentReference w:id="45"/>
      </w:r>
      <w:r w:rsidR="005F18E3">
        <w:rPr>
          <w:rFonts w:ascii="Calibri" w:hAnsi="Calibri" w:cs="Calibri"/>
          <w:lang w:val="en-US"/>
        </w:rPr>
        <w:t xml:space="preserve">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AC6AD3">
        <w:t xml:space="preserve">Figure </w:t>
      </w:r>
      <w:r w:rsidR="00AC6AD3">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392DE89E" w:rsidR="00F35470" w:rsidRDefault="009E4CC5" w:rsidP="009E4CC5">
      <w:pPr>
        <w:pStyle w:val="Caption"/>
        <w:rPr>
          <w:rFonts w:ascii="Calibri" w:hAnsi="Calibri" w:cs="Calibri"/>
          <w:lang w:val="en-US"/>
        </w:rPr>
      </w:pPr>
      <w:bookmarkStart w:id="46" w:name="_Ref81460569"/>
      <w:commentRangeStart w:id="47"/>
      <w:r>
        <w:t xml:space="preserve">Figure </w:t>
      </w:r>
      <w:r>
        <w:fldChar w:fldCharType="begin"/>
      </w:r>
      <w:r>
        <w:instrText>SEQ Figure \* ARABIC</w:instrText>
      </w:r>
      <w:r>
        <w:fldChar w:fldCharType="separate"/>
      </w:r>
      <w:r w:rsidR="00AC6AD3">
        <w:rPr>
          <w:noProof/>
        </w:rPr>
        <w:t>6</w:t>
      </w:r>
      <w:r>
        <w:fldChar w:fldCharType="end"/>
      </w:r>
      <w:bookmarkEnd w:id="46"/>
      <w:r>
        <w:t>. The validation loss of the UNET at different epochs</w:t>
      </w:r>
      <w:commentRangeEnd w:id="47"/>
      <w:r w:rsidR="00E31F0C">
        <w:rPr>
          <w:rStyle w:val="CommentReference"/>
          <w:i w:val="0"/>
          <w:iCs w:val="0"/>
          <w:color w:val="auto"/>
        </w:rPr>
        <w:commentReference w:id="47"/>
      </w:r>
    </w:p>
    <w:p w14:paraId="576D3D47" w14:textId="00CE2F94"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AC6AD3">
        <w:t xml:space="preserve">Figure </w:t>
      </w:r>
      <w:r w:rsidR="00AC6AD3">
        <w:rPr>
          <w:noProof/>
        </w:rPr>
        <w:t>7</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AC6AD3">
        <w:t xml:space="preserve">Figure </w:t>
      </w:r>
      <w:r w:rsidR="00AC6AD3">
        <w:rPr>
          <w:noProof/>
        </w:rPr>
        <w:t>7</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48"/>
      <w:r w:rsidR="0021413F">
        <w:rPr>
          <w:rFonts w:ascii="Calibri" w:hAnsi="Calibri" w:cs="Calibri"/>
          <w:lang w:val="en-US"/>
        </w:rPr>
        <w:t>Down</w:t>
      </w:r>
      <w:r w:rsidR="004B763F">
        <w:rPr>
          <w:rFonts w:ascii="Calibri" w:hAnsi="Calibri" w:cs="Calibri"/>
          <w:lang w:val="en-US"/>
        </w:rPr>
        <w:t>-1</w:t>
      </w:r>
      <w:commentRangeEnd w:id="48"/>
      <w:r w:rsidR="007043F6">
        <w:rPr>
          <w:rStyle w:val="CommentReference"/>
        </w:rPr>
        <w:commentReference w:id="48"/>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49"/>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49"/>
      <w:r w:rsidR="00B70EA7">
        <w:rPr>
          <w:rStyle w:val="CommentReference"/>
        </w:rPr>
        <w:commentReference w:id="49"/>
      </w:r>
      <w:r w:rsidR="004B763F">
        <w:rPr>
          <w:rFonts w:ascii="Calibri" w:hAnsi="Calibri" w:cs="Calibri"/>
          <w:lang w:val="en-US"/>
        </w:rPr>
        <w:t xml:space="preserve">. The down-3 layer had learned to associate </w:t>
      </w:r>
      <w:r w:rsidR="009630D6">
        <w:rPr>
          <w:rFonts w:ascii="Calibri" w:hAnsi="Calibri" w:cs="Calibri"/>
          <w:lang w:val="en-US"/>
        </w:rPr>
        <w:lastRenderedPageBreak/>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w:t>
      </w:r>
      <w:proofErr w:type="gramStart"/>
      <w:r w:rsidR="004620DB">
        <w:rPr>
          <w:rFonts w:ascii="Calibri" w:hAnsi="Calibri" w:cs="Calibri"/>
          <w:lang w:val="en-US"/>
        </w:rPr>
        <w:t>up-layers</w:t>
      </w:r>
      <w:proofErr w:type="gramEnd"/>
      <w:r w:rsidR="004620DB">
        <w:rPr>
          <w:rFonts w:ascii="Calibri" w:hAnsi="Calibri" w:cs="Calibri"/>
          <w:lang w:val="en-US"/>
        </w:rPr>
        <w:t xml:space="preserve">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35133DE0" w:rsidR="00394A6D" w:rsidRPr="009E67B1" w:rsidRDefault="00231D13" w:rsidP="00231D13">
      <w:pPr>
        <w:pStyle w:val="Caption"/>
        <w:rPr>
          <w:rFonts w:ascii="Calibri" w:hAnsi="Calibri" w:cs="Calibri"/>
          <w:lang w:val="en-US"/>
        </w:rPr>
      </w:pPr>
      <w:bookmarkStart w:id="50" w:name="_Ref81460686"/>
      <w:commentRangeStart w:id="51"/>
      <w:r>
        <w:t xml:space="preserve">Figure </w:t>
      </w:r>
      <w:r>
        <w:fldChar w:fldCharType="begin"/>
      </w:r>
      <w:r>
        <w:instrText>SEQ Figure \* ARABIC</w:instrText>
      </w:r>
      <w:r>
        <w:fldChar w:fldCharType="separate"/>
      </w:r>
      <w:r w:rsidR="00AC6AD3">
        <w:rPr>
          <w:noProof/>
        </w:rPr>
        <w:t>7</w:t>
      </w:r>
      <w:r>
        <w:fldChar w:fldCharType="end"/>
      </w:r>
      <w:bookmarkEnd w:id="50"/>
      <w:r>
        <w:t xml:space="preserve">. </w:t>
      </w:r>
      <w:commentRangeEnd w:id="51"/>
      <w:r w:rsidR="00235D30">
        <w:rPr>
          <w:rStyle w:val="CommentReference"/>
          <w:i w:val="0"/>
          <w:iCs w:val="0"/>
          <w:color w:val="auto"/>
        </w:rPr>
        <w:commentReference w:id="51"/>
      </w:r>
      <w:r>
        <w:t>The visualization of an image tile process by different 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A747AC">
        <w:rPr>
          <w:rFonts w:ascii="Calibri" w:hAnsi="Calibri" w:cs="Calibri"/>
          <w:lang w:val="en-US"/>
        </w:rPr>
        <w:t>UNE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lastRenderedPageBreak/>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00C1D003"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AC6AD3">
        <w:t xml:space="preserve">Figure </w:t>
      </w:r>
      <w:r w:rsidR="00AC6AD3">
        <w:rPr>
          <w:noProof/>
        </w:rPr>
        <w:t>8</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51E18C88" w:rsidR="00394A6D" w:rsidRDefault="00E60DD0" w:rsidP="00E60DD0">
      <w:pPr>
        <w:pStyle w:val="Caption"/>
        <w:rPr>
          <w:rFonts w:ascii="Calibri" w:hAnsi="Calibri" w:cs="Calibri"/>
          <w:lang w:val="en-US"/>
        </w:rPr>
      </w:pPr>
      <w:bookmarkStart w:id="52" w:name="_Ref81460739"/>
      <w:r>
        <w:t xml:space="preserve">Figure </w:t>
      </w:r>
      <w:r>
        <w:fldChar w:fldCharType="begin"/>
      </w:r>
      <w:r>
        <w:instrText>SEQ Figure \* ARABIC</w:instrText>
      </w:r>
      <w:r>
        <w:fldChar w:fldCharType="separate"/>
      </w:r>
      <w:r w:rsidR="00AC6AD3">
        <w:rPr>
          <w:noProof/>
        </w:rPr>
        <w:t>8</w:t>
      </w:r>
      <w:r>
        <w:fldChar w:fldCharType="end"/>
      </w:r>
      <w:bookmarkEnd w:id="52"/>
      <w:r>
        <w:t xml:space="preserve">. </w:t>
      </w:r>
      <w:r w:rsidR="00F67829">
        <w:t xml:space="preserve">Urban </w:t>
      </w:r>
      <w:r>
        <w:t xml:space="preserve">transition potential </w:t>
      </w:r>
      <w:r w:rsidR="00214ED2">
        <w:t>in</w:t>
      </w:r>
      <w:r w:rsidR="00A90AF0">
        <w:t xml:space="preserve"> 2005-2007 </w:t>
      </w:r>
      <w:commentRangeStart w:id="53"/>
      <w:r w:rsidR="00A90AF0">
        <w:t xml:space="preserve">to </w:t>
      </w:r>
      <w:r w:rsidR="00214ED2">
        <w:t xml:space="preserve">be urbanized in </w:t>
      </w:r>
      <w:r w:rsidR="00A90AF0">
        <w:t>2017-2019</w:t>
      </w:r>
      <w:commentRangeEnd w:id="53"/>
      <w:r w:rsidR="00F67829">
        <w:rPr>
          <w:rStyle w:val="CommentReference"/>
          <w:i w:val="0"/>
          <w:iCs w:val="0"/>
          <w:color w:val="auto"/>
        </w:rPr>
        <w:commentReference w:id="53"/>
      </w:r>
      <w:r w:rsidR="00BC77F3">
        <w:rPr>
          <w:rFonts w:hint="eastAsia"/>
        </w:rPr>
        <w:t>.</w:t>
      </w:r>
    </w:p>
    <w:p w14:paraId="3CCA1C2A" w14:textId="1E4276D1"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AC6AD3">
        <w:t xml:space="preserve">Figure </w:t>
      </w:r>
      <w:r w:rsidR="00AC6AD3">
        <w:rPr>
          <w:noProof/>
        </w:rPr>
        <w:t>9</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w:t>
      </w:r>
      <w:r w:rsidR="00933DD9">
        <w:rPr>
          <w:lang w:val="en-US"/>
        </w:rPr>
        <w:lastRenderedPageBreak/>
        <w:t xml:space="preserve">demonstrating the ability to capture the </w:t>
      </w:r>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12">
                      <w14:nvContentPartPr>
                        <w14:cNvContentPartPr/>
                      </w14:nvContentPartPr>
                      <w14:xfrm>
                        <a:off x="0" y="0"/>
                        <a:ext cx="512860" cy="525630"/>
                      </w14:xfrm>
                    </w14:contentPart>
                  </a:graphicData>
                </a:graphic>
              </wp:anchor>
            </w:drawing>
          </mc:Choice>
          <mc:Fallback xmlns:w16sdtdh="http://schemas.microsoft.com/office/word/2020/wordml/sdtdatahash"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13"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14">
                      <w14:nvContentPartPr>
                        <w14:cNvContentPartPr/>
                      </w14:nvContentPartPr>
                      <w14:xfrm>
                        <a:off x="0" y="0"/>
                        <a:ext cx="249955" cy="136800"/>
                      </w14:xfrm>
                    </w14:contentPart>
                  </a:graphicData>
                </a:graphic>
              </wp:anchor>
            </w:drawing>
          </mc:Choice>
          <mc:Fallback xmlns:w16sdtdh="http://schemas.microsoft.com/office/word/2020/wordml/sdtdatahash"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15"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16">
                      <w14:nvContentPartPr>
                        <w14:cNvContentPartPr/>
                      </w14:nvContentPartPr>
                      <w14:xfrm>
                        <a:off x="0" y="0"/>
                        <a:ext cx="271555" cy="213735"/>
                      </w14:xfrm>
                    </w14:contentPart>
                  </a:graphicData>
                </a:graphic>
              </wp:anchor>
            </w:drawing>
          </mc:Choice>
          <mc:Fallback xmlns:w16sdtdh="http://schemas.microsoft.com/office/word/2020/wordml/sdtdatahash"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17"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18">
                      <w14:nvContentPartPr>
                        <w14:cNvContentPartPr/>
                      </w14:nvContentPartPr>
                      <w14:xfrm>
                        <a:off x="0" y="0"/>
                        <a:ext cx="162250" cy="110880"/>
                      </w14:xfrm>
                    </w14:contentPart>
                  </a:graphicData>
                </a:graphic>
              </wp:anchor>
            </w:drawing>
          </mc:Choice>
          <mc:Fallback xmlns:w16sdtdh="http://schemas.microsoft.com/office/word/2020/wordml/sdtdatahash"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19"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20">
                      <w14:nvContentPartPr>
                        <w14:cNvContentPartPr/>
                      </w14:nvContentPartPr>
                      <w14:xfrm>
                        <a:off x="0" y="0"/>
                        <a:ext cx="466600" cy="506825"/>
                      </w14:xfrm>
                    </w14:contentPart>
                  </a:graphicData>
                </a:graphic>
              </wp:anchor>
            </w:drawing>
          </mc:Choice>
          <mc:Fallback xmlns:w16sdtdh="http://schemas.microsoft.com/office/word/2020/wordml/sdtdatahash"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21"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22">
                      <w14:nvContentPartPr>
                        <w14:cNvContentPartPr/>
                      </w14:nvContentPartPr>
                      <w14:xfrm>
                        <a:off x="0" y="0"/>
                        <a:ext cx="1211580" cy="1108710"/>
                      </w14:xfrm>
                    </w14:contentPart>
                  </a:graphicData>
                </a:graphic>
              </wp:anchor>
            </w:drawing>
          </mc:Choice>
          <mc:Fallback xmlns:w16sdtdh="http://schemas.microsoft.com/office/word/2020/wordml/sdtdatahash"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23"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24">
                      <w14:nvContentPartPr>
                        <w14:cNvContentPartPr/>
                      </w14:nvContentPartPr>
                      <w14:xfrm>
                        <a:off x="0" y="0"/>
                        <a:ext cx="942840" cy="995400"/>
                      </w14:xfrm>
                    </w14:contentPart>
                  </a:graphicData>
                </a:graphic>
              </wp:anchor>
            </w:drawing>
          </mc:Choice>
          <mc:Fallback xmlns:w16sdtdh="http://schemas.microsoft.com/office/word/2020/wordml/sdtdatahash"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25"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26">
                      <w14:nvContentPartPr>
                        <w14:cNvContentPartPr/>
                      </w14:nvContentPartPr>
                      <w14:xfrm>
                        <a:off x="0" y="0"/>
                        <a:ext cx="2261020" cy="2546985"/>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27"/>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28">
                      <w14:nvContentPartPr>
                        <w14:cNvContentPartPr/>
                      </w14:nvContentPartPr>
                      <w14:xfrm>
                        <a:off x="0" y="0"/>
                        <a:ext cx="1157955" cy="574145"/>
                      </w14:xfrm>
                    </w14:contentPart>
                  </a:graphicData>
                </a:graphic>
              </wp:anchor>
            </w:drawing>
          </mc:Choice>
          <mc:Fallback xmlns:w16sdtdh="http://schemas.microsoft.com/office/word/2020/wordml/sdtdatahash"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29"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30">
                      <w14:nvContentPartPr>
                        <w14:cNvContentPartPr/>
                      </w14:nvContentPartPr>
                      <w14:xfrm>
                        <a:off x="0" y="0"/>
                        <a:ext cx="1081365" cy="556260"/>
                      </w14:xfrm>
                    </w14:contentPart>
                  </a:graphicData>
                </a:graphic>
              </wp:anchor>
            </w:drawing>
          </mc:Choice>
          <mc:Fallback xmlns:w16sdtdh="http://schemas.microsoft.com/office/word/2020/wordml/sdtdatahash"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31"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32">
                      <w14:nvContentPartPr>
                        <w14:cNvContentPartPr/>
                      </w14:nvContentPartPr>
                      <w14:xfrm>
                        <a:off x="0" y="0"/>
                        <a:ext cx="4396860" cy="2372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33"/>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34">
                      <w14:nvContentPartPr>
                        <w14:cNvContentPartPr/>
                      </w14:nvContentPartPr>
                      <w14:xfrm>
                        <a:off x="0" y="0"/>
                        <a:ext cx="1693540" cy="70612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35"/>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36">
                      <w14:nvContentPartPr>
                        <w14:cNvContentPartPr/>
                      </w14:nvContentPartPr>
                      <w14:xfrm>
                        <a:off x="0" y="0"/>
                        <a:ext cx="2939760" cy="198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37"/>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38">
                      <w14:nvContentPartPr>
                        <w14:cNvContentPartPr/>
                      </w14:nvContentPartPr>
                      <w14:xfrm>
                        <a:off x="0" y="0"/>
                        <a:ext cx="273050" cy="27504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39"/>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4808C872" w:rsidR="009054CF" w:rsidRPr="009E67B1" w:rsidRDefault="00426D32" w:rsidP="00426D32">
      <w:pPr>
        <w:pStyle w:val="Caption"/>
        <w:rPr>
          <w:rFonts w:ascii="Calibri" w:hAnsi="Calibri" w:cs="Calibri"/>
          <w:lang w:val="en-US"/>
        </w:rPr>
      </w:pPr>
      <w:bookmarkStart w:id="54" w:name="_Ref81460881"/>
      <w:commentRangeStart w:id="55"/>
      <w:r>
        <w:t xml:space="preserve">Figure </w:t>
      </w:r>
      <w:r>
        <w:fldChar w:fldCharType="begin"/>
      </w:r>
      <w:r>
        <w:instrText>SEQ Figure \* ARABIC</w:instrText>
      </w:r>
      <w:r>
        <w:fldChar w:fldCharType="separate"/>
      </w:r>
      <w:r w:rsidR="00AC6AD3">
        <w:rPr>
          <w:noProof/>
        </w:rPr>
        <w:t>9</w:t>
      </w:r>
      <w:r>
        <w:fldChar w:fldCharType="end"/>
      </w:r>
      <w:bookmarkEnd w:id="54"/>
      <w:r>
        <w:t xml:space="preserve">. The classified </w:t>
      </w:r>
      <w:r w:rsidR="008A1901">
        <w:t xml:space="preserve">urban land-use </w:t>
      </w:r>
      <w:r>
        <w:t>map</w:t>
      </w:r>
      <w:r w:rsidR="008A1901">
        <w:t xml:space="preserve"> including hits</w:t>
      </w:r>
      <w:r w:rsidR="00C73D9A">
        <w:t>, misses, and false alarms</w:t>
      </w:r>
      <w:r w:rsidR="00BC77F3">
        <w:t>.</w:t>
      </w:r>
      <w:commentRangeEnd w:id="55"/>
      <w:r w:rsidR="00CC009B">
        <w:rPr>
          <w:rStyle w:val="CommentReference"/>
          <w:i w:val="0"/>
          <w:iCs w:val="0"/>
          <w:color w:val="auto"/>
        </w:rPr>
        <w:commentReference w:id="55"/>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lastRenderedPageBreak/>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3FEAB0A"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AC6AD3">
        <w:t xml:space="preserve">Figure </w:t>
      </w:r>
      <w:r w:rsidR="00AC6AD3">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56"/>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56"/>
      <w:r w:rsidR="007C3319">
        <w:rPr>
          <w:rStyle w:val="CommentReference"/>
        </w:rPr>
        <w:commentReference w:id="56"/>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96DAC541-7B7A-43D3-8B79-37D633B846F1}">
                          <asvg:svgBlip xmlns:asvg="http://schemas.microsoft.com/office/drawing/2016/SVG/main" r:embed="rId142"/>
                        </a:ext>
                      </a:extLst>
                    </a:blip>
                    <a:stretch>
                      <a:fillRect/>
                    </a:stretch>
                  </pic:blipFill>
                  <pic:spPr>
                    <a:xfrm>
                      <a:off x="0" y="0"/>
                      <a:ext cx="2871886" cy="2294470"/>
                    </a:xfrm>
                    <a:prstGeom prst="rect">
                      <a:avLst/>
                    </a:prstGeom>
                  </pic:spPr>
                </pic:pic>
              </a:graphicData>
            </a:graphic>
          </wp:inline>
        </w:drawing>
      </w:r>
    </w:p>
    <w:p w14:paraId="56A93314" w14:textId="4FC4B77B" w:rsidR="00C9171F" w:rsidRDefault="00007605" w:rsidP="00007605">
      <w:pPr>
        <w:pStyle w:val="Caption"/>
        <w:rPr>
          <w:rFonts w:ascii="Calibri" w:hAnsi="Calibri" w:cs="Calibri"/>
          <w:lang w:val="en-US"/>
        </w:rPr>
      </w:pPr>
      <w:bookmarkStart w:id="57" w:name="_Ref81460956"/>
      <w:r>
        <w:t xml:space="preserve">Figure </w:t>
      </w:r>
      <w:r>
        <w:fldChar w:fldCharType="begin"/>
      </w:r>
      <w:r>
        <w:instrText>SEQ Figure \* ARABIC</w:instrText>
      </w:r>
      <w:r>
        <w:fldChar w:fldCharType="separate"/>
      </w:r>
      <w:r w:rsidR="00AC6AD3">
        <w:rPr>
          <w:noProof/>
        </w:rPr>
        <w:t>10</w:t>
      </w:r>
      <w:r>
        <w:fldChar w:fldCharType="end"/>
      </w:r>
      <w:bookmarkEnd w:id="57"/>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BEED127"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AC6AD3">
        <w:t xml:space="preserve">Figure </w:t>
      </w:r>
      <w:r w:rsidR="00AC6AD3">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58"/>
      <w:r w:rsidR="008E08A6">
        <w:rPr>
          <w:rFonts w:ascii="Calibri" w:hAnsi="Calibri" w:cs="Calibri"/>
          <w:lang w:val="en-US"/>
        </w:rPr>
        <w:t xml:space="preserve">The </w:t>
      </w:r>
      <w:commentRangeStart w:id="59"/>
      <w:r w:rsidR="008E08A6">
        <w:rPr>
          <w:rFonts w:ascii="Calibri" w:hAnsi="Calibri" w:cs="Calibri"/>
          <w:lang w:val="en-US"/>
        </w:rPr>
        <w:t xml:space="preserve">PN </w:t>
      </w:r>
      <w:commentRangeEnd w:id="59"/>
      <w:r w:rsidR="00065718">
        <w:rPr>
          <w:rStyle w:val="CommentReference"/>
        </w:rPr>
        <w:commentReference w:id="59"/>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58"/>
      <w:r w:rsidR="00280D7C">
        <w:rPr>
          <w:rStyle w:val="CommentReference"/>
        </w:rPr>
        <w:commentReference w:id="58"/>
      </w:r>
      <w:r w:rsidR="00B44FD8">
        <w:rPr>
          <w:rFonts w:ascii="Calibri" w:hAnsi="Calibri" w:cs="Calibri"/>
          <w:lang w:val="en-US"/>
        </w:rPr>
        <w:t>.</w:t>
      </w:r>
    </w:p>
    <w:p w14:paraId="44947940" w14:textId="7A8D6F9F" w:rsidR="002022C0" w:rsidRDefault="007C36EF" w:rsidP="00D71802">
      <w:pPr>
        <w:keepNext/>
        <w:spacing w:after="0" w:line="276" w:lineRule="auto"/>
      </w:pPr>
      <w:commentRangeStart w:id="60"/>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61"/>
      <w:commentRangeStart w:id="62"/>
      <w:commentRangeEnd w:id="60"/>
      <w:r w:rsidR="00D81E95">
        <w:rPr>
          <w:rStyle w:val="CommentReference"/>
        </w:rPr>
        <w:commentReference w:id="60"/>
      </w:r>
      <w:commentRangeEnd w:id="61"/>
      <w:r>
        <w:rPr>
          <w:rStyle w:val="CommentReference"/>
        </w:rPr>
        <w:commentReference w:id="61"/>
      </w:r>
      <w:commentRangeEnd w:id="62"/>
      <w:r w:rsidR="00A52F1D">
        <w:rPr>
          <w:rStyle w:val="CommentReference"/>
        </w:rPr>
        <w:commentReference w:id="62"/>
      </w:r>
    </w:p>
    <w:p w14:paraId="207C69FE" w14:textId="5BB9FEF8" w:rsidR="001642A6" w:rsidRPr="009E67B1" w:rsidRDefault="002022C0" w:rsidP="002022C0">
      <w:pPr>
        <w:pStyle w:val="Caption"/>
        <w:rPr>
          <w:rFonts w:ascii="Calibri" w:hAnsi="Calibri" w:cs="Calibri"/>
          <w:lang w:val="en-US"/>
        </w:rPr>
      </w:pPr>
      <w:bookmarkStart w:id="63" w:name="_Ref81461038"/>
      <w:r>
        <w:t xml:space="preserve">Figure </w:t>
      </w:r>
      <w:r>
        <w:fldChar w:fldCharType="begin"/>
      </w:r>
      <w:r>
        <w:instrText>SEQ Figure \* ARABIC</w:instrText>
      </w:r>
      <w:r>
        <w:fldChar w:fldCharType="separate"/>
      </w:r>
      <w:r w:rsidR="00AC6AD3">
        <w:rPr>
          <w:noProof/>
        </w:rPr>
        <w:t>11</w:t>
      </w:r>
      <w:r>
        <w:fldChar w:fldCharType="end"/>
      </w:r>
      <w:bookmarkEnd w:id="63"/>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373228F5"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4462072C"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AC6AD3">
        <w:t xml:space="preserve">Figure </w:t>
      </w:r>
      <w:r w:rsidR="00AC6AD3">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64"/>
      <w:r>
        <w:rPr>
          <w:noProof/>
        </w:rPr>
        <w:lastRenderedPageBreak/>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455080E9" w:rsidR="00394A6D" w:rsidRDefault="000630DC" w:rsidP="000630DC">
      <w:pPr>
        <w:pStyle w:val="Caption"/>
        <w:rPr>
          <w:rFonts w:ascii="Calibri" w:hAnsi="Calibri" w:cs="Calibri"/>
          <w:lang w:val="en-US"/>
        </w:rPr>
      </w:pPr>
      <w:bookmarkStart w:id="65" w:name="_Ref81461127"/>
      <w:commentRangeStart w:id="66"/>
      <w:r>
        <w:t xml:space="preserve">Figure </w:t>
      </w:r>
      <w:r>
        <w:fldChar w:fldCharType="begin"/>
      </w:r>
      <w:r>
        <w:instrText>SEQ Figure \* ARABIC</w:instrText>
      </w:r>
      <w:r>
        <w:fldChar w:fldCharType="separate"/>
      </w:r>
      <w:r w:rsidR="00AC6AD3">
        <w:rPr>
          <w:noProof/>
        </w:rPr>
        <w:t>12</w:t>
      </w:r>
      <w:r>
        <w:fldChar w:fldCharType="end"/>
      </w:r>
      <w:bookmarkEnd w:id="65"/>
      <w:r>
        <w:t>. The exponential regression on historical urban areas</w:t>
      </w:r>
      <w:r w:rsidR="00432AED">
        <w:rPr>
          <w:rFonts w:hint="eastAsia"/>
        </w:rPr>
        <w:t>.</w:t>
      </w:r>
      <w:commentRangeEnd w:id="66"/>
      <w:r w:rsidR="00D5257B">
        <w:rPr>
          <w:rStyle w:val="CommentReference"/>
          <w:i w:val="0"/>
          <w:iCs w:val="0"/>
          <w:color w:val="auto"/>
        </w:rPr>
        <w:commentReference w:id="66"/>
      </w:r>
      <w:commentRangeEnd w:id="64"/>
      <w:r w:rsidR="00B81576">
        <w:rPr>
          <w:rStyle w:val="CommentReference"/>
          <w:i w:val="0"/>
          <w:iCs w:val="0"/>
          <w:color w:val="auto"/>
        </w:rPr>
        <w:commentReference w:id="64"/>
      </w:r>
    </w:p>
    <w:p w14:paraId="5C40D46B" w14:textId="48FE2977"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AC6AD3">
        <w:t xml:space="preserve">Figure </w:t>
      </w:r>
      <w:r w:rsidR="00AC6AD3">
        <w:rPr>
          <w:noProof/>
        </w:rPr>
        <w:t>13</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lastRenderedPageBreak/>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598986F5" w:rsidR="00394A6D" w:rsidRDefault="00D066F3" w:rsidP="00D066F3">
      <w:pPr>
        <w:pStyle w:val="Caption"/>
      </w:pPr>
      <w:bookmarkStart w:id="67" w:name="_Ref81461192"/>
      <w:commentRangeStart w:id="68"/>
      <w:r>
        <w:t xml:space="preserve">Figure </w:t>
      </w:r>
      <w:r>
        <w:fldChar w:fldCharType="begin"/>
      </w:r>
      <w:r>
        <w:instrText>SEQ Figure \* ARABIC</w:instrText>
      </w:r>
      <w:r>
        <w:fldChar w:fldCharType="separate"/>
      </w:r>
      <w:r w:rsidR="00AC6AD3">
        <w:rPr>
          <w:noProof/>
        </w:rPr>
        <w:t>13</w:t>
      </w:r>
      <w:r>
        <w:fldChar w:fldCharType="end"/>
      </w:r>
      <w:bookmarkEnd w:id="67"/>
      <w:r>
        <w:t xml:space="preserve">. The </w:t>
      </w:r>
      <w:r w:rsidR="00713966">
        <w:t xml:space="preserve">predicted </w:t>
      </w:r>
      <w:r>
        <w:t>urban lands in 2030</w:t>
      </w:r>
      <w:r w:rsidR="00BC77F3">
        <w:t>.</w:t>
      </w:r>
      <w:commentRangeEnd w:id="68"/>
      <w:r w:rsidR="00206A1A">
        <w:rPr>
          <w:rStyle w:val="CommentReference"/>
          <w:i w:val="0"/>
          <w:iCs w:val="0"/>
          <w:color w:val="auto"/>
        </w:rPr>
        <w:commentReference w:id="68"/>
      </w:r>
    </w:p>
    <w:p w14:paraId="36A84DCD" w14:textId="0C0B3ED9"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AC6AD3">
        <w:t xml:space="preserve">Table </w:t>
      </w:r>
      <w:r w:rsidR="00AC6AD3">
        <w:rPr>
          <w:noProof/>
        </w:rPr>
        <w:t>2</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242C41CA" w:rsidR="00211FF8" w:rsidRDefault="00211FF8" w:rsidP="003A40C8">
      <w:pPr>
        <w:pStyle w:val="Caption"/>
        <w:keepNext/>
        <w:spacing w:after="0"/>
      </w:pPr>
      <w:bookmarkStart w:id="69" w:name="_Ref82635902"/>
      <w:r>
        <w:t xml:space="preserve">Table </w:t>
      </w:r>
      <w:fldSimple w:instr=" SEQ Table \* ARABIC ">
        <w:r w:rsidR="00AC6AD3">
          <w:rPr>
            <w:noProof/>
          </w:rPr>
          <w:t>2</w:t>
        </w:r>
      </w:fldSimple>
      <w:bookmarkEnd w:id="69"/>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70"/>
      <w:r w:rsidRPr="00EC5106">
        <w:rPr>
          <w:rFonts w:asciiTheme="minorHAnsi" w:hAnsiTheme="minorHAnsi" w:cstheme="minorHAnsi"/>
          <w:lang w:val="en-US"/>
        </w:rPr>
        <w:t>4. Discussion</w:t>
      </w:r>
      <w:commentRangeEnd w:id="70"/>
      <w:r w:rsidR="00487F8A">
        <w:rPr>
          <w:rStyle w:val="CommentReference"/>
          <w:rFonts w:asciiTheme="minorHAnsi" w:eastAsiaTheme="minorEastAsia" w:hAnsiTheme="minorHAnsi" w:cstheme="minorBidi"/>
          <w:color w:val="auto"/>
        </w:rPr>
        <w:commentReference w:id="70"/>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7CCB019A" w:rsidR="00347E32" w:rsidRDefault="009255F5" w:rsidP="00D71802">
      <w:pPr>
        <w:spacing w:line="276" w:lineRule="auto"/>
        <w:rPr>
          <w:lang w:val="en-US"/>
        </w:rPr>
      </w:pPr>
      <w:commentRangeStart w:id="71"/>
      <w:r>
        <w:rPr>
          <w:lang w:val="en-US"/>
        </w:rPr>
        <w:t>The 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AC6AD3">
        <w:t xml:space="preserve">Figure </w:t>
      </w:r>
      <w:r w:rsidR="00AC6AD3">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72"/>
      <w:proofErr w:type="spellStart"/>
      <w:r w:rsidR="00A835BB">
        <w:rPr>
          <w:rFonts w:ascii="Calibri" w:hAnsi="Calibri" w:cs="Calibri"/>
          <w:lang w:val="en-US"/>
        </w:rPr>
        <w:t>Qing`Liang`Dian</w:t>
      </w:r>
      <w:proofErr w:type="spellEnd"/>
      <w:r w:rsidR="00AA68E5">
        <w:rPr>
          <w:lang w:val="en-US"/>
        </w:rPr>
        <w:t xml:space="preserve"> </w:t>
      </w:r>
      <w:commentRangeEnd w:id="72"/>
      <w:r w:rsidR="009800E6">
        <w:rPr>
          <w:rStyle w:val="CommentReference"/>
        </w:rPr>
        <w:commentReference w:id="72"/>
      </w:r>
      <w:r w:rsidR="00AA68E5">
        <w:rPr>
          <w:lang w:val="en-US"/>
        </w:rPr>
        <w:t xml:space="preserve">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C6AD3">
        <w:t xml:space="preserve">Figure </w:t>
      </w:r>
      <w:r w:rsidR="00AC6AD3">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C6AD3">
        <w:t xml:space="preserve">Figure </w:t>
      </w:r>
      <w:r w:rsidR="00AC6AD3">
        <w:rPr>
          <w:noProof/>
        </w:rPr>
        <w:t>9</w:t>
      </w:r>
      <w:r w:rsidR="005F6B31">
        <w:rPr>
          <w:lang w:val="en-US"/>
        </w:rPr>
        <w:fldChar w:fldCharType="end"/>
      </w:r>
      <w:r w:rsidR="00433F3B">
        <w:rPr>
          <w:lang w:val="en-US"/>
        </w:rPr>
        <w:t>)</w:t>
      </w:r>
      <w:r w:rsidR="00D8132A">
        <w:rPr>
          <w:lang w:val="en-US"/>
        </w:rPr>
        <w:t>.</w:t>
      </w:r>
      <w:r w:rsidR="00CC0B26">
        <w:rPr>
          <w:lang w:val="en-US"/>
        </w:rPr>
        <w:t xml:space="preserve"> </w:t>
      </w:r>
      <w:commentRangeEnd w:id="71"/>
      <w:r w:rsidR="000265E6">
        <w:rPr>
          <w:rStyle w:val="CommentReference"/>
        </w:rPr>
        <w:commentReference w:id="71"/>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73"/>
      <w:r>
        <w:rPr>
          <w:rFonts w:asciiTheme="minorHAnsi" w:hAnsiTheme="minorHAnsi" w:cstheme="minorHAnsi"/>
          <w:lang w:val="en-US"/>
        </w:rPr>
        <w:t xml:space="preserve">subjectivity </w:t>
      </w:r>
      <w:commentRangeEnd w:id="73"/>
      <w:r w:rsidR="00A04E0D">
        <w:rPr>
          <w:rStyle w:val="CommentReference"/>
          <w:rFonts w:asciiTheme="minorHAnsi" w:eastAsiaTheme="minorEastAsia" w:hAnsiTheme="minorHAnsi" w:cstheme="minorBidi"/>
          <w:color w:val="auto"/>
        </w:rPr>
        <w:commentReference w:id="73"/>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214507D5" w:rsidR="00E02A8D" w:rsidRPr="00B22FC2" w:rsidRDefault="00E02A8D" w:rsidP="00E02A8D">
      <w:pPr>
        <w:spacing w:line="276" w:lineRule="auto"/>
        <w:rPr>
          <w:rFonts w:cstheme="minorHAnsi"/>
          <w:lang w:val="en-US"/>
        </w:rPr>
      </w:pPr>
      <w:r>
        <w:rPr>
          <w:lang w:val="en-US"/>
        </w:rPr>
        <w:t xml:space="preserve">The large-scale spatial patterns identified by the UNET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zMwYjVjMDAxLWZmZDQtNGRhYy1hNjdkLTFlNTdiNGVkZWI3ZCIsIlRleHQiOiJXYW5nIGV0IGFsLiIsIldBSVZlcnNpb24iOiI2LjguMC4wIn0=}</w:instrText>
          </w:r>
          <w:r>
            <w:rPr>
              <w:noProof/>
              <w:lang w:val="en-US"/>
            </w:rPr>
            <w:fldChar w:fldCharType="separate"/>
          </w:r>
          <w:r w:rsidR="00AB183A">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4YWNmNGIyMS1iYWE2LTRkMmMtOGJhMi00MDExMDJiMGQ0NjQiLCJUZXh0IjoiKDIwMjFhKSIsIldBSVZlcnNpb24iOiI2LjguMC4wIn0=}</w:instrText>
          </w:r>
          <w:r>
            <w:rPr>
              <w:noProof/>
              <w:lang w:val="en-US"/>
            </w:rPr>
            <w:fldChar w:fldCharType="separate"/>
          </w:r>
          <w:r w:rsidR="00AB183A">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lYjE2ZThmNC1jMTMxLTQ2ZjEtYmEzYi1mYWU0OWUxODMxZWQiLCJUZXh0IjoiUm9vZHBvc2h0aSBldCBhbC4iLCJXQUlWZXJzaW9uIjoiNi44LjAuMCJ9}</w:instrText>
          </w:r>
          <w:r>
            <w:rPr>
              <w:noProof/>
              <w:lang w:val="en-US"/>
            </w:rPr>
            <w:fldChar w:fldCharType="separate"/>
          </w:r>
          <w:r w:rsidR="00AB183A">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5B7A97">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5M2JkMjM5Yi00YzI1LTQ2OWQtYjhkNy03OWEwMzlhMmNkZjUiLCJUZXh0IjoiKDIwMjApIiwiV0FJVmVyc2lvbiI6IjYuOC4wLjAifQ==}</w:instrText>
          </w:r>
          <w:r>
            <w:rPr>
              <w:noProof/>
              <w:lang w:val="en-US"/>
            </w:rPr>
            <w:fldChar w:fldCharType="separate"/>
          </w:r>
          <w:r w:rsidR="00AB183A">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UNET is capable of ingesting more extensive information </w:t>
      </w:r>
      <w:commentRangeStart w:id="74"/>
      <w:r>
        <w:rPr>
          <w:rFonts w:cstheme="minorHAnsi"/>
          <w:lang w:val="en-US"/>
        </w:rPr>
        <w:t>than conventional CA models</w:t>
      </w:r>
      <w:commentRangeEnd w:id="74"/>
      <w:r>
        <w:rPr>
          <w:rStyle w:val="CommentReference"/>
        </w:rPr>
        <w:commentReference w:id="74"/>
      </w:r>
      <w:r>
        <w:rPr>
          <w:rFonts w:cstheme="minorHAnsi"/>
          <w:lang w:val="en-US"/>
        </w:rPr>
        <w:t xml:space="preserve">, enabling the urban development to be simulated with more refined spatial configurations. </w:t>
      </w:r>
    </w:p>
    <w:p w14:paraId="4DA1BB98" w14:textId="07288E94" w:rsidR="00942605" w:rsidRDefault="00BF60F9" w:rsidP="00942605">
      <w:pPr>
        <w:spacing w:line="276" w:lineRule="auto"/>
        <w:rPr>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FC223B">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FQwOTo0MjozMi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r w:rsidR="00DC5048">
            <w:rPr>
              <w:noProof/>
              <w:lang w:val="en-US"/>
            </w:rPr>
            <w:fldChar w:fldCharType="separate"/>
          </w:r>
          <w:r w:rsidR="00AB183A">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FC223B">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hUMDk6NDI6MzI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r w:rsidR="00DC5048">
            <w:rPr>
              <w:noProof/>
              <w:lang w:val="en-US"/>
            </w:rPr>
            <w:fldChar w:fldCharType="separate"/>
          </w:r>
          <w:r w:rsidR="00AB183A">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FQwOTo0MjozMi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jhUMDk6NDI6MzI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jhUMDk6NDI6MzI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r w:rsidR="004C31BB">
            <w:rPr>
              <w:noProof/>
              <w:lang w:val="en-US"/>
            </w:rPr>
            <w:fldChar w:fldCharType="separate"/>
          </w:r>
          <w:r w:rsidR="00AB183A">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75"/>
      <w:r w:rsidR="004770BA">
        <w:rPr>
          <w:lang w:val="en-US"/>
        </w:rPr>
        <w:t>leading</w:t>
      </w:r>
      <w:r w:rsidR="00AC598B">
        <w:rPr>
          <w:lang w:val="en-US"/>
        </w:rPr>
        <w:t xml:space="preserve"> to subjective biases</w:t>
      </w:r>
      <w:commentRangeEnd w:id="75"/>
      <w:r w:rsidR="007E3125">
        <w:rPr>
          <w:rStyle w:val="CommentReference"/>
        </w:rPr>
        <w:commentReference w:id="75"/>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I4VDA5OjQyOjMy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r w:rsidR="00763914">
            <w:rPr>
              <w:noProof/>
              <w:lang w:val="en-US"/>
            </w:rPr>
            <w:fldChar w:fldCharType="separate"/>
          </w:r>
          <w:r w:rsidR="00AB183A">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78A43AEE"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lastRenderedPageBreak/>
        <w:t>4.</w:t>
      </w:r>
      <w:r>
        <w:rPr>
          <w:rFonts w:asciiTheme="minorHAnsi" w:hAnsiTheme="minorHAnsi" w:cstheme="minorHAnsi"/>
          <w:lang w:val="en-US"/>
        </w:rPr>
        <w:t>3</w:t>
      </w:r>
      <w:r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778AC2BB"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hUMDk6NDI6MzI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r w:rsidR="00BF34F9">
            <w:rPr>
              <w:noProof/>
              <w:lang w:val="en-US"/>
            </w:rPr>
            <w:fldChar w:fldCharType="separate"/>
          </w:r>
          <w:r w:rsidR="00AB183A">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AB183A">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jhUMDk6NDI6MzI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4VDA5OjQyOjMy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r w:rsidR="005F18B0">
            <w:rPr>
              <w:noProof/>
              <w:lang w:val="en-US"/>
            </w:rPr>
            <w:fldChar w:fldCharType="separate"/>
          </w:r>
          <w:r w:rsidR="00AB183A">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hUMDk6NDI6MzI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r w:rsidR="00AA4F5F">
            <w:rPr>
              <w:noProof/>
              <w:lang w:val="en-US"/>
            </w:rPr>
            <w:fldChar w:fldCharType="separate"/>
          </w:r>
          <w:r w:rsidR="00AB183A">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AC6AD3">
        <w:t xml:space="preserve">Figure </w:t>
      </w:r>
      <w:r w:rsidR="00AC6AD3">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AC6AD3">
        <w:t xml:space="preserve">Figure </w:t>
      </w:r>
      <w:r w:rsidR="00AC6AD3">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AC6AD3">
        <w:t xml:space="preserve">Figure </w:t>
      </w:r>
      <w:r w:rsidR="00AC6AD3">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AB183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hUMDk6NDI6MzI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jhUMTI6MTk6ND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}</w:instrText>
          </w:r>
          <w:r w:rsidR="00F9625D">
            <w:rPr>
              <w:noProof/>
              <w:lang w:val="en-US"/>
            </w:rPr>
            <w:fldChar w:fldCharType="separate"/>
          </w:r>
          <w:r w:rsidR="00AB183A">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36DA846E" w14:textId="443DFDF6" w:rsidR="009425EE" w:rsidRDefault="009425EE" w:rsidP="009425EE">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565D2FE4" w:rsidR="00991218" w:rsidRDefault="00426F54" w:rsidP="0040748A">
      <w:pPr>
        <w:rPr>
          <w:lang w:val="en-US"/>
        </w:rPr>
      </w:pPr>
      <w:commentRangeStart w:id="76"/>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AC6AD3">
        <w:t xml:space="preserve">Figure </w:t>
      </w:r>
      <w:r w:rsidR="00AC6AD3">
        <w:rPr>
          <w:noProof/>
        </w:rPr>
        <w:t>12</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UNET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8F7E2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MyMTljYTZkZC1mYThmLTRlNmUtODA0Ni0xMjc1MTQwN2NmNWYiLCJUZXh0IjoiKFFpdSAyMDIwKSIsIldBSVZlcnNpb24iOiI2LjguMC4wIn0=}</w:instrText>
          </w:r>
          <w:r w:rsidR="008F7E2E">
            <w:rPr>
              <w:noProof/>
              <w:lang w:val="en-US"/>
            </w:rPr>
            <w:fldChar w:fldCharType="separate"/>
          </w:r>
          <w:r w:rsidR="00AB183A">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hUMDk6NDI6MzI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4LjAuMCJ9}</w:instrText>
          </w:r>
          <w:r w:rsidR="00576A39">
            <w:rPr>
              <w:noProof/>
              <w:lang w:val="en-US"/>
            </w:rPr>
            <w:fldChar w:fldCharType="separate"/>
          </w:r>
          <w:r w:rsidR="00AB183A">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397B5B">
        <w:rPr>
          <w:lang w:val="en-US"/>
        </w:rPr>
        <w:t xml:space="preserve">UNET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AC6AD3">
        <w:t xml:space="preserve">Figure </w:t>
      </w:r>
      <w:r w:rsidR="00AC6AD3">
        <w:rPr>
          <w:noProof/>
        </w:rPr>
        <w:t>13</w:t>
      </w:r>
      <w:r w:rsidR="00262911">
        <w:rPr>
          <w:lang w:val="en-US"/>
        </w:rPr>
        <w:fldChar w:fldCharType="end"/>
      </w:r>
      <w:r w:rsidR="00262911">
        <w:rPr>
          <w:lang w:val="en-US"/>
        </w:rPr>
        <w:t>).</w:t>
      </w:r>
      <w:r w:rsidR="002A0FA6">
        <w:rPr>
          <w:lang w:val="en-US"/>
        </w:rPr>
        <w:t xml:space="preserve"> </w:t>
      </w:r>
      <w:commentRangeEnd w:id="76"/>
      <w:r w:rsidR="005210C8">
        <w:rPr>
          <w:rStyle w:val="CommentReference"/>
        </w:rPr>
        <w:commentReference w:id="76"/>
      </w:r>
    </w:p>
    <w:p w14:paraId="4AFF1522" w14:textId="3CB4E12D" w:rsidR="009425EE" w:rsidRPr="00731CC3" w:rsidRDefault="00991218" w:rsidP="00CC0A16">
      <w:pPr>
        <w:rPr>
          <w:lang w:val="en-US"/>
        </w:rPr>
      </w:pPr>
      <w:commentRangeStart w:id="77"/>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hUMDk6NDI6MzI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4LjAuMCJ9}</w:instrText>
          </w:r>
          <w:r w:rsidR="00CD25B0">
            <w:rPr>
              <w:noProof/>
              <w:lang w:val="en-US"/>
            </w:rPr>
            <w:fldChar w:fldCharType="separate"/>
          </w:r>
          <w:r w:rsidR="00AB183A">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}</w:instrText>
          </w:r>
          <w:r w:rsidR="00D20FC1">
            <w:rPr>
              <w:noProof/>
              <w:lang w:val="en-US"/>
            </w:rPr>
            <w:fldChar w:fldCharType="separate"/>
          </w:r>
          <w:r w:rsidR="00AB183A">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IiLCJNb2RpZmllZEJ5IjoiX0xlbm92byIsIklkIjoiOGFiYjU4MWItNjc0Ni00NzUxLWJhYzItNjIwNzRiMzlhZTdhIiwiTW9kaWZpZWRPbiI6IjIwMjEtMDktMTZUMTA6MTU6NDIiLCJQcm9qZWN0Ijp7IiRyZWYiOiI1In19LCJQdWJsaXNoZXJzIjpbXSwiUXVvdGF0aW9ucyI6W10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FQwOTo0MjozMi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OC4wLjAifQ==}</w:instrText>
          </w:r>
          <w:r w:rsidR="0048373D">
            <w:rPr>
              <w:noProof/>
              <w:lang w:val="en-US"/>
            </w:rPr>
            <w:fldChar w:fldCharType="separate"/>
          </w:r>
          <w:r w:rsidR="00AB183A">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IiLCJNb2RpZmllZEJ5IjoiX0xlbm92byIsIklkIjoiZDE0OWI3NWItNTg0OC00MjgxLWE1MDctNWRlNjUxNzQyZDY3IiwiTW9kaWZpZWRPbiI6IjIwMjEtMDktMTZUMTA6MTg6NDIiLCJQcm9qZWN0Ijp7IiRyZWYiOiI1In19XSwiQ2l0YXRpb25LZXlVcGRhdGVUeXBlIjowLCJDb2xsYWJvcmF0b3JzIjpbXSwiRG9pIjoiMTAuMTExMS8xNDY3LTg0ODkuMTI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Q2Ny04NDg5LjEyMzUzIiwiVXJpU3RyaW5nIjoiaHR0cHM6Ly9kb2kub3JnLzEwLjExMTEvMTQ2Ny04NDg5LjEy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4VDA5OjQyOjMy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guMC4wIn0=}</w:instrText>
          </w:r>
          <w:r w:rsidR="00031D25">
            <w:rPr>
              <w:noProof/>
              <w:lang w:val="en-US"/>
            </w:rPr>
            <w:fldChar w:fldCharType="separate"/>
          </w:r>
          <w:r w:rsidR="00AB183A">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3JnYW5pemF0aW9ucyI6W10sIk90aGVyc0ludm9sdmVkIjpbXSwiUGFnZVJhbmdlIjoiPHNwPlxyXG4gIDxuPjE4NDwvbj5cclxuICA8aW4+dHJ1ZTwvaW4+XHJcbiAgPG9zPjE4NDwvb3M+XHJcbiAgPHBzPjE4NDwvcHM+XHJcbjwvc3A+XHJcbjxlcD5cclxuICA8bj4xOTA8L24+XHJcbiAgPGluPnRydWU8L2luPlxyXG4gIDxvcz4xOTA8L29zPlxyXG4gIDxwcz4xOTA8L3BzPlxyXG48L2VwPlxyXG48b3M+MTg0LTE5MD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hUMDk6NDI6MzI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OC4wLjAifQ==}</w:instrText>
          </w:r>
          <w:r w:rsidR="00752349">
            <w:rPr>
              <w:noProof/>
              <w:lang w:val="en-US"/>
            </w:rPr>
            <w:fldChar w:fldCharType="separate"/>
          </w:r>
          <w:r w:rsidR="00AB183A">
            <w:rPr>
              <w:noProof/>
              <w:lang w:val="en-US"/>
            </w:rPr>
            <w:t>(Yao et al. 2019)</w:t>
          </w:r>
          <w:r w:rsidR="00752349">
            <w:rPr>
              <w:noProof/>
              <w:lang w:val="en-US"/>
            </w:rPr>
            <w:fldChar w:fldCharType="end"/>
          </w:r>
        </w:sdtContent>
      </w:sdt>
      <w:r w:rsidR="00F2103E">
        <w:rPr>
          <w:lang w:val="en-US"/>
        </w:rPr>
        <w:t xml:space="preserve">. </w:t>
      </w:r>
      <w:r w:rsidR="000A5B61">
        <w:rPr>
          <w:lang w:val="en-US"/>
        </w:rPr>
        <w:t>The UNET</w:t>
      </w:r>
      <w:r w:rsidR="00F355F6">
        <w:rPr>
          <w:lang w:val="en-US"/>
        </w:rPr>
        <w:t xml:space="preserve"> </w:t>
      </w:r>
      <w:r w:rsidR="002608BC">
        <w:rPr>
          <w:lang w:val="en-US"/>
        </w:rPr>
        <w:t>captured the urban dynamic patterns</w:t>
      </w:r>
      <w:r w:rsidR="0004154A">
        <w:rPr>
          <w:lang w:val="en-US"/>
        </w:rPr>
        <w:t xml:space="preserve">, 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77"/>
      <w:r w:rsidR="001D3490">
        <w:rPr>
          <w:rStyle w:val="CommentReference"/>
        </w:rPr>
        <w:commentReference w:id="77"/>
      </w:r>
    </w:p>
    <w:p w14:paraId="1A8A2547" w14:textId="1332BE2C"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08DD2796" w:rsidR="001C5EE1" w:rsidRPr="001C5EE1" w:rsidRDefault="0046619C" w:rsidP="00D71802">
      <w:pPr>
        <w:spacing w:line="276" w:lineRule="auto"/>
        <w:rPr>
          <w:lang w:val="en-US"/>
        </w:rPr>
      </w:pPr>
      <w:commentRangeStart w:id="78"/>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FC223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FQwOTo0MjozMi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jhUMDk6NDI6MzI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r w:rsidR="00FE45A9">
            <w:rPr>
              <w:noProof/>
              <w:lang w:val="en-US"/>
            </w:rPr>
            <w:fldChar w:fldCharType="separate"/>
          </w:r>
          <w:r w:rsidR="00AB183A">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 xml:space="preserve">e any useful </w:t>
      </w:r>
      <w:r w:rsidR="00CB247E">
        <w:rPr>
          <w:lang w:val="en-US"/>
        </w:rPr>
        <w:lastRenderedPageBreak/>
        <w:t>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78"/>
      <w:r w:rsidR="00CE5E28">
        <w:rPr>
          <w:rStyle w:val="CommentReference"/>
        </w:rPr>
        <w:commentReference w:id="78"/>
      </w:r>
      <w:commentRangeStart w:id="79"/>
      <w:r w:rsidR="00F32798">
        <w:rPr>
          <w:lang w:val="en-US"/>
        </w:rPr>
        <w:t xml:space="preserve">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to UNET</w:t>
      </w:r>
      <w:r w:rsidR="00D31ADB">
        <w:rPr>
          <w:lang w:val="en-US"/>
        </w:rPr>
        <w:t>.</w:t>
      </w:r>
      <w:commentRangeEnd w:id="79"/>
      <w:r w:rsidR="00CB306C">
        <w:rPr>
          <w:rStyle w:val="CommentReference"/>
        </w:rPr>
        <w:commentReference w:id="79"/>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80"/>
      <w:commentRangeStart w:id="81"/>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80"/>
      <w:r w:rsidR="002437A8">
        <w:rPr>
          <w:rStyle w:val="CommentReference"/>
          <w:rFonts w:asciiTheme="minorHAnsi" w:eastAsiaTheme="minorEastAsia" w:hAnsiTheme="minorHAnsi" w:cstheme="minorBidi"/>
          <w:color w:val="auto"/>
        </w:rPr>
        <w:commentReference w:id="80"/>
      </w:r>
      <w:commentRangeEnd w:id="81"/>
      <w:r w:rsidR="00035108">
        <w:rPr>
          <w:rStyle w:val="CommentReference"/>
          <w:rFonts w:asciiTheme="minorHAnsi" w:eastAsiaTheme="minorEastAsia" w:hAnsiTheme="minorHAnsi" w:cstheme="minorBidi"/>
          <w:color w:val="auto"/>
        </w:rPr>
        <w:commentReference w:id="81"/>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3C4BAC1D" w:rsidR="00C824DB" w:rsidRPr="001C5EE1" w:rsidRDefault="00C966C2" w:rsidP="008879BD">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w:t>
      </w:r>
      <w:proofErr w:type="gramStart"/>
      <w:r w:rsidR="005F09C0">
        <w:rPr>
          <w:lang w:val="en-US"/>
        </w:rPr>
        <w:t>models</w:t>
      </w:r>
      <w:proofErr w:type="gramEnd"/>
      <w:r w:rsidR="005F09C0">
        <w:rPr>
          <w:lang w:val="en-US"/>
        </w:rPr>
        <w:t xml:space="preserve">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UNET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he 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677582A3" w14:textId="77777777" w:rsidR="00F2325D" w:rsidRDefault="00733CB8" w:rsidP="00F2325D">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F2325D">
            <w:rPr>
              <w:lang w:val="en-US"/>
            </w:rPr>
            <w:t>Publication bibliography</w:t>
          </w:r>
        </w:p>
        <w:p w14:paraId="25CB53FD" w14:textId="77777777" w:rsidR="00F2325D" w:rsidRDefault="00F2325D" w:rsidP="00F2325D">
          <w:pPr>
            <w:pStyle w:val="CitaviBibliographyEntry"/>
            <w:rPr>
              <w:lang w:val="en-US"/>
            </w:rPr>
          </w:pPr>
          <w:bookmarkStart w:id="82" w:name="_CTVL0017a337143abac4c508232a1a45b4b9278"/>
          <w:r>
            <w:rPr>
              <w:lang w:val="en-US"/>
            </w:rPr>
            <w:t>Carneiro, Murillo G.; Oliveira, Gina M. B. (2013): Synchronous cellular automata-based scheduler initialized by heuristic and modeled by a pseudo-linear neighborhood. In</w:t>
          </w:r>
          <w:bookmarkEnd w:id="82"/>
          <w:r>
            <w:rPr>
              <w:lang w:val="en-US"/>
            </w:rPr>
            <w:t xml:space="preserve"> </w:t>
          </w:r>
          <w:r w:rsidRPr="00F2325D">
            <w:rPr>
              <w:i/>
              <w:lang w:val="en-US"/>
            </w:rPr>
            <w:t xml:space="preserve">Nat Comput </w:t>
          </w:r>
          <w:r w:rsidRPr="00F2325D">
            <w:rPr>
              <w:lang w:val="en-US"/>
            </w:rPr>
            <w:t>12 (3), pp. 339–351. DOI: 10.1007/s11047-013-9375-8.</w:t>
          </w:r>
        </w:p>
        <w:p w14:paraId="32A40498" w14:textId="77777777" w:rsidR="00F2325D" w:rsidRDefault="00F2325D" w:rsidP="00F2325D">
          <w:pPr>
            <w:pStyle w:val="CitaviBibliographyEntry"/>
            <w:rPr>
              <w:lang w:val="en-US"/>
            </w:rPr>
          </w:pPr>
          <w:bookmarkStart w:id="83"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83"/>
          <w:r>
            <w:rPr>
              <w:lang w:val="en-US"/>
            </w:rPr>
            <w:t xml:space="preserve"> </w:t>
          </w:r>
          <w:r w:rsidRPr="00F2325D">
            <w:rPr>
              <w:i/>
              <w:lang w:val="en-US"/>
            </w:rPr>
            <w:t xml:space="preserve">The Science of the total environment </w:t>
          </w:r>
          <w:r w:rsidRPr="00F2325D">
            <w:rPr>
              <w:lang w:val="en-US"/>
            </w:rPr>
            <w:t>712, p. 136509. DOI: 10.1016/j.scitotenv.2020.136509.</w:t>
          </w:r>
        </w:p>
        <w:p w14:paraId="03F17901" w14:textId="77777777" w:rsidR="00F2325D" w:rsidRDefault="00F2325D" w:rsidP="00F2325D">
          <w:pPr>
            <w:pStyle w:val="CitaviBibliographyEntry"/>
            <w:rPr>
              <w:lang w:val="en-US"/>
            </w:rPr>
          </w:pPr>
          <w:bookmarkStart w:id="84" w:name="_CTVL001875e05bb832a412ea178aa547c93ef0d"/>
          <w:r>
            <w:rPr>
              <w:lang w:val="en-US"/>
            </w:rPr>
            <w:t>Çiçek, Özgün; Abdulkadir, Ahmed; Lienkamp, Soeren S.; Brox, Thomas; Ronneberger, Olaf (2016): 3D U-Net: Learning Dense Volumetric Segmentation from Sparse Annotation.</w:t>
          </w:r>
        </w:p>
        <w:p w14:paraId="77D79E09" w14:textId="77777777" w:rsidR="00F2325D" w:rsidRDefault="00F2325D" w:rsidP="00F2325D">
          <w:pPr>
            <w:pStyle w:val="CitaviBibliographyEntry"/>
            <w:rPr>
              <w:lang w:val="en-US"/>
            </w:rPr>
          </w:pPr>
          <w:bookmarkStart w:id="85" w:name="_CTVL0016d8ff9c18d884edeabb3d941d91d49e9"/>
          <w:bookmarkEnd w:id="84"/>
          <w:r>
            <w:rPr>
              <w:lang w:val="en-US"/>
            </w:rPr>
            <w:t>Clarke, Keith C.; Johnson, J. Michael (2020): Calibrating SLEUTH with big data: Projecting California's land use to 2100. In</w:t>
          </w:r>
          <w:bookmarkEnd w:id="85"/>
          <w:r>
            <w:rPr>
              <w:lang w:val="en-US"/>
            </w:rPr>
            <w:t xml:space="preserve"> </w:t>
          </w:r>
          <w:r w:rsidRPr="00F2325D">
            <w:rPr>
              <w:i/>
              <w:lang w:val="en-US"/>
            </w:rPr>
            <w:t xml:space="preserve">Computers, Environment and Urban Systems </w:t>
          </w:r>
          <w:r w:rsidRPr="00F2325D">
            <w:rPr>
              <w:lang w:val="en-US"/>
            </w:rPr>
            <w:t>83, p. 101525. DOI: 10.1016/j.compenvurbsys.2020.101525.</w:t>
          </w:r>
        </w:p>
        <w:p w14:paraId="729C9FAF" w14:textId="77777777" w:rsidR="00F2325D" w:rsidRDefault="00F2325D" w:rsidP="00F2325D">
          <w:pPr>
            <w:pStyle w:val="CitaviBibliographyEntry"/>
            <w:rPr>
              <w:lang w:val="en-US"/>
            </w:rPr>
          </w:pPr>
          <w:bookmarkStart w:id="86" w:name="_CTVL00124e8853512214a409efde315216934e8"/>
          <w:r>
            <w:rPr>
              <w:lang w:val="en-US"/>
            </w:rPr>
            <w:lastRenderedPageBreak/>
            <w:t>Fan, Hao; Zhao, Chuanfeng; Yang, Yikun (2020): A comprehensive analysis of the spatio-temporal variation of urban air pollution in China during 2014–2018. In</w:t>
          </w:r>
          <w:bookmarkEnd w:id="86"/>
          <w:r>
            <w:rPr>
              <w:lang w:val="en-US"/>
            </w:rPr>
            <w:t xml:space="preserve"> </w:t>
          </w:r>
          <w:r w:rsidRPr="00F2325D">
            <w:rPr>
              <w:i/>
              <w:lang w:val="en-US"/>
            </w:rPr>
            <w:t xml:space="preserve">Atmospheric Environment </w:t>
          </w:r>
          <w:r w:rsidRPr="00F2325D">
            <w:rPr>
              <w:lang w:val="en-US"/>
            </w:rPr>
            <w:t>220, p. 117066. DOI: 10.1016/j.atmosenv.2019.117066.</w:t>
          </w:r>
        </w:p>
        <w:p w14:paraId="798C4AA5" w14:textId="77777777" w:rsidR="00F2325D" w:rsidRDefault="00F2325D" w:rsidP="00F2325D">
          <w:pPr>
            <w:pStyle w:val="CitaviBibliographyEntry"/>
            <w:rPr>
              <w:lang w:val="en-US"/>
            </w:rPr>
          </w:pPr>
          <w:bookmarkStart w:id="87"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87"/>
          <w:r>
            <w:rPr>
              <w:lang w:val="en-US"/>
            </w:rPr>
            <w:t xml:space="preserve"> </w:t>
          </w:r>
          <w:r w:rsidRPr="00F2325D">
            <w:rPr>
              <w:i/>
              <w:lang w:val="en-US"/>
            </w:rPr>
            <w:t xml:space="preserve">Environ. Res. Lett. </w:t>
          </w:r>
          <w:r w:rsidRPr="00F2325D">
            <w:rPr>
              <w:lang w:val="en-US"/>
            </w:rPr>
            <w:t>13 (9), p. 95007. DOI: 10.1088/1748-9326/aadbf8.</w:t>
          </w:r>
        </w:p>
        <w:p w14:paraId="53C62E45" w14:textId="77777777" w:rsidR="00F2325D" w:rsidRDefault="00F2325D" w:rsidP="00F2325D">
          <w:pPr>
            <w:pStyle w:val="CitaviBibliographyEntry"/>
            <w:rPr>
              <w:lang w:val="en-US"/>
            </w:rPr>
          </w:pPr>
          <w:bookmarkStart w:id="88" w:name="_CTVL001d04deeac93d44887b95f53e551d2b387"/>
          <w:r>
            <w:rPr>
              <w:lang w:val="en-US"/>
            </w:rPr>
            <w:t>Feng, Yongjiu; Tong, Xiaohua (2020): A new cellular automata framework of urban growth modeling by incorporating statistical and heuristic methods. In</w:t>
          </w:r>
          <w:bookmarkEnd w:id="88"/>
          <w:r>
            <w:rPr>
              <w:lang w:val="en-US"/>
            </w:rPr>
            <w:t xml:space="preserve"> </w:t>
          </w:r>
          <w:r w:rsidRPr="00F2325D">
            <w:rPr>
              <w:i/>
              <w:lang w:val="en-US"/>
            </w:rPr>
            <w:t xml:space="preserve">International Journal of Geographical Information Science </w:t>
          </w:r>
          <w:r w:rsidRPr="00F2325D">
            <w:rPr>
              <w:lang w:val="en-US"/>
            </w:rPr>
            <w:t>34 (1), pp. 74–97. DOI: 10.1080/13658816.2019.1648813.</w:t>
          </w:r>
        </w:p>
        <w:p w14:paraId="67B742EE" w14:textId="77777777" w:rsidR="00F2325D" w:rsidRDefault="00F2325D" w:rsidP="00F2325D">
          <w:pPr>
            <w:pStyle w:val="CitaviBibliographyEntry"/>
            <w:rPr>
              <w:lang w:val="en-US"/>
            </w:rPr>
          </w:pPr>
          <w:bookmarkStart w:id="89"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89"/>
          <w:r>
            <w:rPr>
              <w:lang w:val="en-US"/>
            </w:rPr>
            <w:t xml:space="preserve"> </w:t>
          </w:r>
          <w:r w:rsidRPr="00F2325D">
            <w:rPr>
              <w:i/>
              <w:lang w:val="en-US"/>
            </w:rPr>
            <w:t>Geocarto International</w:t>
          </w:r>
          <w:r w:rsidRPr="00F2325D">
            <w:rPr>
              <w:lang w:val="en-US"/>
            </w:rPr>
            <w:t>, pp. 1–16. DOI: 10.1080/10106049.2020.1723714.</w:t>
          </w:r>
        </w:p>
        <w:p w14:paraId="6547A15E" w14:textId="77777777" w:rsidR="00F2325D" w:rsidRDefault="00F2325D" w:rsidP="00F2325D">
          <w:pPr>
            <w:pStyle w:val="CitaviBibliographyEntry"/>
            <w:rPr>
              <w:lang w:val="en-US"/>
            </w:rPr>
          </w:pPr>
          <w:bookmarkStart w:id="90"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90"/>
          <w:r>
            <w:rPr>
              <w:lang w:val="en-US"/>
            </w:rPr>
            <w:t xml:space="preserve"> </w:t>
          </w:r>
          <w:r w:rsidRPr="00F2325D">
            <w:rPr>
              <w:i/>
              <w:lang w:val="en-US"/>
            </w:rPr>
            <w:t xml:space="preserve">Computers, Environment and Urban Systems </w:t>
          </w:r>
          <w:r w:rsidRPr="00F2325D">
            <w:rPr>
              <w:lang w:val="en-US"/>
            </w:rPr>
            <w:t>81, p. 101459. DOI: 10.1016/j.compenvurbsys.2020.101459.</w:t>
          </w:r>
        </w:p>
        <w:p w14:paraId="21F6D8F8" w14:textId="77777777" w:rsidR="00F2325D" w:rsidRDefault="00F2325D" w:rsidP="00F2325D">
          <w:pPr>
            <w:pStyle w:val="CitaviBibliographyEntry"/>
            <w:rPr>
              <w:lang w:val="en-US"/>
            </w:rPr>
          </w:pPr>
          <w:bookmarkStart w:id="91" w:name="_CTVL001262a848bdfc2419dbb87c5a765ec735e"/>
          <w:r>
            <w:rPr>
              <w:lang w:val="en-US"/>
            </w:rPr>
            <w:t>Gorelick, Noel; Hancher, Matt; Dixon, Mike; Ilyushchenko, Simon; Thau, David; Moore, Rebecca (2017): Google Earth Engine: Planetary-scale geospatial analysis for everyone. In</w:t>
          </w:r>
          <w:bookmarkEnd w:id="91"/>
          <w:r>
            <w:rPr>
              <w:lang w:val="en-US"/>
            </w:rPr>
            <w:t xml:space="preserve"> </w:t>
          </w:r>
          <w:r w:rsidRPr="00F2325D">
            <w:rPr>
              <w:i/>
              <w:lang w:val="en-US"/>
            </w:rPr>
            <w:t xml:space="preserve">Remote Sens Environ </w:t>
          </w:r>
          <w:r w:rsidRPr="00F2325D">
            <w:rPr>
              <w:lang w:val="en-US"/>
            </w:rPr>
            <w:t>202, pp. 18–27. DOI: 10.1016/j.rse.2017.06.031.</w:t>
          </w:r>
        </w:p>
        <w:p w14:paraId="7F57C132" w14:textId="77777777" w:rsidR="00F2325D" w:rsidRDefault="00F2325D" w:rsidP="00F2325D">
          <w:pPr>
            <w:pStyle w:val="CitaviBibliographyEntry"/>
            <w:rPr>
              <w:lang w:val="en-US"/>
            </w:rPr>
          </w:pPr>
          <w:bookmarkStart w:id="92" w:name="_CTVL001081b10c2d0224d8eb9e8a9bfae025180"/>
          <w:r>
            <w:rPr>
              <w:lang w:val="en-US"/>
            </w:rPr>
            <w:t>Iglovikov, Vladimir; Shvets, Alexey (2018): TernausNet: U-Net with VGG11 Encoder Pre-Trained on ImageNet for Image Segmentation.</w:t>
          </w:r>
        </w:p>
        <w:p w14:paraId="4FBAEE6A" w14:textId="77777777" w:rsidR="00F2325D" w:rsidRDefault="00F2325D" w:rsidP="00F2325D">
          <w:pPr>
            <w:pStyle w:val="CitaviBibliographyEntry"/>
            <w:rPr>
              <w:lang w:val="en-US"/>
            </w:rPr>
          </w:pPr>
          <w:bookmarkStart w:id="93" w:name="_CTVL001e7fa7217cc4740778b6b2e14c1785ee5"/>
          <w:bookmarkEnd w:id="92"/>
          <w:r>
            <w:rPr>
              <w:lang w:val="en-US"/>
            </w:rPr>
            <w:t>Ji, Shunping; Wei, Shiqing; Lu, Meng (2019): A scale robust convolutional neural network for automatic building extraction from aerial and satellite imagery. In</w:t>
          </w:r>
          <w:bookmarkEnd w:id="93"/>
          <w:r>
            <w:rPr>
              <w:lang w:val="en-US"/>
            </w:rPr>
            <w:t xml:space="preserve"> </w:t>
          </w:r>
          <w:r w:rsidRPr="00F2325D">
            <w:rPr>
              <w:i/>
              <w:lang w:val="en-US"/>
            </w:rPr>
            <w:t xml:space="preserve">International Journal of Remote Sensing </w:t>
          </w:r>
          <w:r w:rsidRPr="00F2325D">
            <w:rPr>
              <w:lang w:val="en-US"/>
            </w:rPr>
            <w:t>40 (9), pp. 3308–3322. DOI: 10.1080/01431161.2018.1528024.</w:t>
          </w:r>
        </w:p>
        <w:p w14:paraId="74165590" w14:textId="77777777" w:rsidR="00F2325D" w:rsidRDefault="00F2325D" w:rsidP="00F2325D">
          <w:pPr>
            <w:pStyle w:val="CitaviBibliographyEntry"/>
            <w:rPr>
              <w:lang w:val="en-US"/>
            </w:rPr>
          </w:pPr>
          <w:bookmarkStart w:id="94"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94"/>
          <w:r>
            <w:rPr>
              <w:lang w:val="en-US"/>
            </w:rPr>
            <w:t xml:space="preserve"> </w:t>
          </w:r>
          <w:r w:rsidRPr="00F2325D">
            <w:rPr>
              <w:i/>
              <w:lang w:val="en-US"/>
            </w:rPr>
            <w:t xml:space="preserve">Environmental Challenges </w:t>
          </w:r>
          <w:r w:rsidRPr="00F2325D">
            <w:rPr>
              <w:lang w:val="en-US"/>
            </w:rPr>
            <w:t>4, p. 100084. DOI: 10.1016/j.envc.2021.100084.</w:t>
          </w:r>
        </w:p>
        <w:p w14:paraId="524367EC" w14:textId="77777777" w:rsidR="00F2325D" w:rsidRDefault="00F2325D" w:rsidP="00F2325D">
          <w:pPr>
            <w:pStyle w:val="CitaviBibliographyEntry"/>
            <w:rPr>
              <w:lang w:val="en-US"/>
            </w:rPr>
          </w:pPr>
          <w:bookmarkStart w:id="95" w:name="_CTVL001f3cc61a19cc140ca88587e52a0346af7"/>
          <w:r>
            <w:rPr>
              <w:lang w:val="en-US"/>
            </w:rPr>
            <w:t>Kipfer, Stefan (2018): Pushing the limits of urban research: Urbanization, pipelines and counter-colonial politics. In</w:t>
          </w:r>
          <w:bookmarkEnd w:id="95"/>
          <w:r>
            <w:rPr>
              <w:lang w:val="en-US"/>
            </w:rPr>
            <w:t xml:space="preserve"> </w:t>
          </w:r>
          <w:r w:rsidRPr="00F2325D">
            <w:rPr>
              <w:i/>
              <w:lang w:val="en-US"/>
            </w:rPr>
            <w:t xml:space="preserve">Environ Plan D </w:t>
          </w:r>
          <w:r w:rsidRPr="00F2325D">
            <w:rPr>
              <w:lang w:val="en-US"/>
            </w:rPr>
            <w:t>36 (3), pp. 474–493. DOI: 10.1177/0263775818758328.</w:t>
          </w:r>
        </w:p>
        <w:p w14:paraId="6D7E06B6" w14:textId="77777777" w:rsidR="00F2325D" w:rsidRDefault="00F2325D" w:rsidP="00F2325D">
          <w:pPr>
            <w:pStyle w:val="CitaviBibliographyEntry"/>
            <w:rPr>
              <w:lang w:val="en-US"/>
            </w:rPr>
          </w:pPr>
          <w:bookmarkStart w:id="96" w:name="_CTVL001dcc8cb9e58f243b9861e9e56d093d82c"/>
          <w:r>
            <w:rPr>
              <w:lang w:val="en-US"/>
            </w:rPr>
            <w:t>Krizhevsky, Alex; Sutskever, Ilya; Hinton, Geoffrey E. (2017): ImageNet classification with deep convolutional neural networks. In</w:t>
          </w:r>
          <w:bookmarkEnd w:id="96"/>
          <w:r>
            <w:rPr>
              <w:lang w:val="en-US"/>
            </w:rPr>
            <w:t xml:space="preserve"> </w:t>
          </w:r>
          <w:r w:rsidRPr="00F2325D">
            <w:rPr>
              <w:i/>
              <w:lang w:val="en-US"/>
            </w:rPr>
            <w:t xml:space="preserve">Commun. ACM </w:t>
          </w:r>
          <w:r w:rsidRPr="00F2325D">
            <w:rPr>
              <w:lang w:val="en-US"/>
            </w:rPr>
            <w:t>60 (6), pp. 84–90. DOI: 10.1145/3065386.</w:t>
          </w:r>
        </w:p>
        <w:p w14:paraId="4EED84C3" w14:textId="77777777" w:rsidR="00F2325D" w:rsidRDefault="00F2325D" w:rsidP="00F2325D">
          <w:pPr>
            <w:pStyle w:val="CitaviBibliographyEntry"/>
            <w:rPr>
              <w:lang w:val="en-US"/>
            </w:rPr>
          </w:pPr>
          <w:bookmarkStart w:id="97" w:name="_CTVL001dd0652f50a84406fa5f6c693c8a42b99"/>
          <w:r>
            <w:rPr>
              <w:lang w:val="en-US"/>
            </w:rPr>
            <w:t>Li, Xuecao; Gong, Peng; Le Yu; Hu, Tengyun (2017): A segment derived patch-based logistic cellular automata for urban growth modeling with heuristic rules. In</w:t>
          </w:r>
          <w:bookmarkEnd w:id="97"/>
          <w:r>
            <w:rPr>
              <w:lang w:val="en-US"/>
            </w:rPr>
            <w:t xml:space="preserve"> </w:t>
          </w:r>
          <w:r w:rsidRPr="00F2325D">
            <w:rPr>
              <w:i/>
              <w:lang w:val="en-US"/>
            </w:rPr>
            <w:t xml:space="preserve">Computers, Environment and Urban Systems </w:t>
          </w:r>
          <w:r w:rsidRPr="00F2325D">
            <w:rPr>
              <w:lang w:val="en-US"/>
            </w:rPr>
            <w:t>65, pp. 140–149. DOI: 10.1016/j.compenvurbsys.2017.06.001.</w:t>
          </w:r>
        </w:p>
        <w:p w14:paraId="09B8EDA2" w14:textId="77777777" w:rsidR="00F2325D" w:rsidRDefault="00F2325D" w:rsidP="00F2325D">
          <w:pPr>
            <w:pStyle w:val="CitaviBibliographyEntry"/>
            <w:rPr>
              <w:lang w:val="en-US"/>
            </w:rPr>
          </w:pPr>
          <w:bookmarkStart w:id="98" w:name="_CTVL001c7545e84ae174e869e98fea9d4adb910"/>
          <w:r>
            <w:rPr>
              <w:lang w:val="en-US"/>
            </w:rPr>
            <w:t>Liu, Mingyue; Feng, Xiaolong; Wang, Sangui; Qiu, Huanguang (2020): China’s poverty alleviation over the last 40 years: successes and challenges. In</w:t>
          </w:r>
          <w:bookmarkEnd w:id="98"/>
          <w:r>
            <w:rPr>
              <w:lang w:val="en-US"/>
            </w:rPr>
            <w:t xml:space="preserve"> </w:t>
          </w:r>
          <w:r w:rsidRPr="00F2325D">
            <w:rPr>
              <w:i/>
              <w:lang w:val="en-US"/>
            </w:rPr>
            <w:t xml:space="preserve">Aust J Agric Resour Econ </w:t>
          </w:r>
          <w:r w:rsidRPr="00F2325D">
            <w:rPr>
              <w:lang w:val="en-US"/>
            </w:rPr>
            <w:t>64 (1), pp. 209–228. DOI: 10.1111/1467-8489.12353.</w:t>
          </w:r>
        </w:p>
        <w:p w14:paraId="5DB32CDA" w14:textId="77777777" w:rsidR="00F2325D" w:rsidRDefault="00F2325D" w:rsidP="00F2325D">
          <w:pPr>
            <w:pStyle w:val="CitaviBibliographyEntry"/>
            <w:rPr>
              <w:lang w:val="en-US"/>
            </w:rPr>
          </w:pPr>
          <w:bookmarkStart w:id="99" w:name="_CTVL001ec32847920794dfc9617e448ffbe841f"/>
          <w:r>
            <w:rPr>
              <w:lang w:val="en-US"/>
            </w:rPr>
            <w:t>Liu, Yan; Batty, Michael; Wang, Siqin; Corcoran, Jonathan (2021): Modelling urban change with cellular automata: Contemporary issues and future research directions. In</w:t>
          </w:r>
          <w:bookmarkEnd w:id="99"/>
          <w:r>
            <w:rPr>
              <w:lang w:val="en-US"/>
            </w:rPr>
            <w:t xml:space="preserve"> </w:t>
          </w:r>
          <w:r w:rsidRPr="00F2325D">
            <w:rPr>
              <w:i/>
              <w:lang w:val="en-US"/>
            </w:rPr>
            <w:t xml:space="preserve">Progress in human geography </w:t>
          </w:r>
          <w:r w:rsidRPr="00F2325D">
            <w:rPr>
              <w:lang w:val="en-US"/>
            </w:rPr>
            <w:t>45 (1), pp. 3–24. DOI: 10.1177/0309132519895305.</w:t>
          </w:r>
        </w:p>
        <w:p w14:paraId="6C5739BB" w14:textId="77777777" w:rsidR="00F2325D" w:rsidRDefault="00F2325D" w:rsidP="00F2325D">
          <w:pPr>
            <w:pStyle w:val="CitaviBibliographyEntry"/>
            <w:rPr>
              <w:lang w:val="en-US"/>
            </w:rPr>
          </w:pPr>
          <w:bookmarkStart w:id="100" w:name="_CTVL00168b89d630e6d422694d0298cacb194ed"/>
          <w:r>
            <w:rPr>
              <w:lang w:val="en-US"/>
            </w:rPr>
            <w:lastRenderedPageBreak/>
            <w:t>Long, Jonathan; Shelhamer, Evan; Darrell, Trevor (2015): Fully convolutional networks for semantic segmentation, pp. 3431–3440. DOI: 10.1109/CVPR.2015.7298965.</w:t>
          </w:r>
        </w:p>
        <w:p w14:paraId="2CC1F7E1" w14:textId="77777777" w:rsidR="00F2325D" w:rsidRDefault="00F2325D" w:rsidP="00F2325D">
          <w:pPr>
            <w:pStyle w:val="CitaviBibliographyEntry"/>
            <w:rPr>
              <w:lang w:val="en-US"/>
            </w:rPr>
          </w:pPr>
          <w:bookmarkStart w:id="101" w:name="_CTVL001f92b77262eb0440c82286e809d39512a"/>
          <w:bookmarkEnd w:id="100"/>
          <w:r>
            <w:rPr>
              <w:lang w:val="en-US"/>
            </w:rPr>
            <w:t>Lu, Debin; Xu, Jianhua; Yue, Wenze; Mao, Wanliu; Yang, Dongyang; Wang, Jinzhu (2020): Response of PM2.5 pollution to land use in China. In</w:t>
          </w:r>
          <w:bookmarkEnd w:id="101"/>
          <w:r>
            <w:rPr>
              <w:lang w:val="en-US"/>
            </w:rPr>
            <w:t xml:space="preserve"> </w:t>
          </w:r>
          <w:r w:rsidRPr="00F2325D">
            <w:rPr>
              <w:i/>
              <w:lang w:val="en-US"/>
            </w:rPr>
            <w:t xml:space="preserve">Journal of Cleaner Production </w:t>
          </w:r>
          <w:r w:rsidRPr="00F2325D">
            <w:rPr>
              <w:lang w:val="en-US"/>
            </w:rPr>
            <w:t>244, p. 118741. DOI: 10.1016/j.jclepro.2019.118741.</w:t>
          </w:r>
        </w:p>
        <w:p w14:paraId="195AFB68" w14:textId="77777777" w:rsidR="00F2325D" w:rsidRDefault="00F2325D" w:rsidP="00F2325D">
          <w:pPr>
            <w:pStyle w:val="CitaviBibliographyEntry"/>
            <w:rPr>
              <w:lang w:val="en-US"/>
            </w:rPr>
          </w:pPr>
          <w:bookmarkStart w:id="102" w:name="_CTVL00108a15b148e534401bad7ec8a7d8a8c9d"/>
          <w:r>
            <w:rPr>
              <w:lang w:val="en-US"/>
            </w:rPr>
            <w:t>Mansour, Shawky; Al-Belushi, Mohammed; Al-Awadhi, Talal (2020): Monitoring land use and land cover changes in the mountainous cities of Oman using GIS and CA-Markov modelling techniques. In</w:t>
          </w:r>
          <w:bookmarkEnd w:id="102"/>
          <w:r>
            <w:rPr>
              <w:lang w:val="en-US"/>
            </w:rPr>
            <w:t xml:space="preserve"> </w:t>
          </w:r>
          <w:r w:rsidRPr="00F2325D">
            <w:rPr>
              <w:i/>
              <w:lang w:val="en-US"/>
            </w:rPr>
            <w:t xml:space="preserve">Land use policy </w:t>
          </w:r>
          <w:r w:rsidRPr="00F2325D">
            <w:rPr>
              <w:lang w:val="en-US"/>
            </w:rPr>
            <w:t>91, p. 104414. DOI: 10.1016/j.landusepol.2019.104414.</w:t>
          </w:r>
        </w:p>
        <w:p w14:paraId="3E6E80C3" w14:textId="77777777" w:rsidR="00F2325D" w:rsidRDefault="00F2325D" w:rsidP="00F2325D">
          <w:pPr>
            <w:pStyle w:val="CitaviBibliographyEntry"/>
            <w:rPr>
              <w:lang w:val="en-US"/>
            </w:rPr>
          </w:pPr>
          <w:bookmarkStart w:id="103" w:name="_CTVL0018e32eb4a56eb4c28a3db3f3e38e41e5e"/>
          <w:r>
            <w:rPr>
              <w:lang w:val="en-US"/>
            </w:rPr>
            <w:t>Mustafa, Ahmed; Cools, Mario; Saadi, Ismaïl; Teller, Jacques (2017): Coupling agent-based, cellular automata and logistic regression into a hybrid urban expansion model (HUEM). In</w:t>
          </w:r>
          <w:bookmarkEnd w:id="103"/>
          <w:r>
            <w:rPr>
              <w:lang w:val="en-US"/>
            </w:rPr>
            <w:t xml:space="preserve"> </w:t>
          </w:r>
          <w:r w:rsidRPr="00F2325D">
            <w:rPr>
              <w:i/>
              <w:lang w:val="en-US"/>
            </w:rPr>
            <w:t xml:space="preserve">Land use policy </w:t>
          </w:r>
          <w:r w:rsidRPr="00F2325D">
            <w:rPr>
              <w:lang w:val="en-US"/>
            </w:rPr>
            <w:t>69, pp. 529–540. DOI: 10.1016/j.landusepol.2017.10.009.</w:t>
          </w:r>
        </w:p>
        <w:p w14:paraId="6C15AF0A" w14:textId="77777777" w:rsidR="00F2325D" w:rsidRDefault="00F2325D" w:rsidP="00F2325D">
          <w:pPr>
            <w:pStyle w:val="CitaviBibliographyEntry"/>
            <w:rPr>
              <w:lang w:val="en-US"/>
            </w:rPr>
          </w:pPr>
          <w:bookmarkStart w:id="104"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104"/>
          <w:r>
            <w:rPr>
              <w:lang w:val="en-US"/>
            </w:rPr>
            <w:t xml:space="preserve"> </w:t>
          </w:r>
          <w:r w:rsidRPr="00F2325D">
            <w:rPr>
              <w:i/>
              <w:lang w:val="en-US"/>
            </w:rPr>
            <w:t xml:space="preserve">Computers, Environment and Urban Systems </w:t>
          </w:r>
          <w:r w:rsidRPr="00F2325D">
            <w:rPr>
              <w:lang w:val="en-US"/>
            </w:rPr>
            <w:t>67, pp. 147–156. DOI: 10.1016/j.compenvurbsys.2017.09.009.</w:t>
          </w:r>
        </w:p>
        <w:p w14:paraId="31BB3B1D" w14:textId="77777777" w:rsidR="00F2325D" w:rsidRDefault="00F2325D" w:rsidP="00F2325D">
          <w:pPr>
            <w:pStyle w:val="CitaviBibliographyEntry"/>
            <w:rPr>
              <w:lang w:val="en-US"/>
            </w:rPr>
          </w:pPr>
          <w:bookmarkStart w:id="105" w:name="_CTVL001ca0984bcf64b4449b1a252bcd87d7636"/>
          <w:r>
            <w:rPr>
              <w:lang w:val="en-US"/>
            </w:rPr>
            <w:t>National Bureau of Statistics of China (2019a): Announcement of the 2019 grain output. Beijing, China. Available online at http://www.gov.cn/xinwen/2019-12/07/content_5459250.htm, checked on 12/20/2020.</w:t>
          </w:r>
        </w:p>
        <w:p w14:paraId="727C1504" w14:textId="77777777" w:rsidR="00F2325D" w:rsidRDefault="00F2325D" w:rsidP="00F2325D">
          <w:pPr>
            <w:pStyle w:val="CitaviBibliographyEntry"/>
            <w:rPr>
              <w:lang w:val="en-US"/>
            </w:rPr>
          </w:pPr>
          <w:bookmarkStart w:id="106" w:name="_CTVL001c35bf2e7c2534658b4761d0a31513e14"/>
          <w:bookmarkEnd w:id="105"/>
          <w:r>
            <w:rPr>
              <w:lang w:val="en-US"/>
            </w:rPr>
            <w:t>National Bureau of Statistics of China (2019b): China Statistical Yearbook. Beijing, China: China Statistics Press, checked on 11/6/2020.</w:t>
          </w:r>
        </w:p>
        <w:p w14:paraId="5E33CF77" w14:textId="77777777" w:rsidR="00F2325D" w:rsidRDefault="00F2325D" w:rsidP="00F2325D">
          <w:pPr>
            <w:pStyle w:val="CitaviBibliographyEntry"/>
            <w:rPr>
              <w:lang w:val="en-US"/>
            </w:rPr>
          </w:pPr>
          <w:bookmarkStart w:id="107" w:name="_CTVL0011c7f030141cf4d219d0117aed6b7c60a"/>
          <w:bookmarkEnd w:id="106"/>
          <w:r>
            <w:rPr>
              <w:lang w:val="en-US"/>
            </w:rPr>
            <w:t>Newland, Charles P.; Zecchin, Aaron C.; Maier, Holger R.; Newman, Jeffrey P.; van Delden, Hedwig (2018): Empirically derived method and software for semi-automatic calibration of Cellular Automata land-use models. In</w:t>
          </w:r>
          <w:bookmarkEnd w:id="107"/>
          <w:r>
            <w:rPr>
              <w:lang w:val="en-US"/>
            </w:rPr>
            <w:t xml:space="preserve"> </w:t>
          </w:r>
          <w:r w:rsidRPr="00F2325D">
            <w:rPr>
              <w:i/>
              <w:lang w:val="en-US"/>
            </w:rPr>
            <w:t xml:space="preserve">Environmental Modelling &amp; Software </w:t>
          </w:r>
          <w:r w:rsidRPr="00F2325D">
            <w:rPr>
              <w:lang w:val="en-US"/>
            </w:rPr>
            <w:t>108, pp. 208–239. DOI: 10.1016/j.envsoft.2018.07.013.</w:t>
          </w:r>
        </w:p>
        <w:p w14:paraId="0472CFF5" w14:textId="77777777" w:rsidR="00F2325D" w:rsidRDefault="00F2325D" w:rsidP="00F2325D">
          <w:pPr>
            <w:pStyle w:val="CitaviBibliographyEntry"/>
            <w:rPr>
              <w:lang w:val="en-US"/>
            </w:rPr>
          </w:pPr>
          <w:bookmarkStart w:id="108" w:name="_CTVL0012ee35f0a07014e2a81f037dca85be3a3"/>
          <w:r>
            <w:rPr>
              <w:lang w:val="en-US"/>
            </w:rPr>
            <w:t>Nezla, N. A.; Mithun Haridas, T. P.; Supriya, M. H.: Semantic Segmentation of Underwater Images using UNet architecture based Deep Convolutional Encoder Decoder Model, pp. 28–33. DOI: 10.1109/ICACCS51430.2021.9441804.</w:t>
          </w:r>
        </w:p>
        <w:p w14:paraId="281C1D0C" w14:textId="77777777" w:rsidR="00F2325D" w:rsidRDefault="00F2325D" w:rsidP="00F2325D">
          <w:pPr>
            <w:pStyle w:val="CitaviBibliographyEntry"/>
            <w:rPr>
              <w:lang w:val="en-US"/>
            </w:rPr>
          </w:pPr>
          <w:bookmarkStart w:id="109" w:name="_CTVL001fd60c8239e0a414c8aca35d696548b2f"/>
          <w:bookmarkEnd w:id="108"/>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109"/>
          <w:r>
            <w:rPr>
              <w:lang w:val="en-US"/>
            </w:rPr>
            <w:t xml:space="preserve"> </w:t>
          </w:r>
          <w:r w:rsidRPr="00F2325D">
            <w:rPr>
              <w:i/>
              <w:lang w:val="en-US"/>
            </w:rPr>
            <w:t xml:space="preserve">Ecological Indicators </w:t>
          </w:r>
          <w:r w:rsidRPr="00F2325D">
            <w:rPr>
              <w:lang w:val="en-US"/>
            </w:rPr>
            <w:t>117, p. 106671. DOI: 10.1016/j.ecolind.2020.106671.</w:t>
          </w:r>
        </w:p>
        <w:p w14:paraId="1683A02F" w14:textId="77777777" w:rsidR="00F2325D" w:rsidRDefault="00F2325D" w:rsidP="00F2325D">
          <w:pPr>
            <w:pStyle w:val="CitaviBibliographyEntry"/>
            <w:rPr>
              <w:lang w:val="en-US"/>
            </w:rPr>
          </w:pPr>
          <w:bookmarkStart w:id="110"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110"/>
          <w:r>
            <w:rPr>
              <w:lang w:val="en-US"/>
            </w:rPr>
            <w:t xml:space="preserve"> </w:t>
          </w:r>
          <w:r w:rsidRPr="00F2325D">
            <w:rPr>
              <w:i/>
              <w:lang w:val="en-US"/>
            </w:rPr>
            <w:t xml:space="preserve">Computers, Environment and Urban Systems </w:t>
          </w:r>
          <w:r w:rsidRPr="00F2325D">
            <w:rPr>
              <w:lang w:val="en-US"/>
            </w:rPr>
            <w:t>65, pp. 53–65. DOI: 10.1016/j.compenvurbsys.2017.04.013.</w:t>
          </w:r>
        </w:p>
        <w:p w14:paraId="5CCB54DD" w14:textId="77777777" w:rsidR="00F2325D" w:rsidRDefault="00F2325D" w:rsidP="00F2325D">
          <w:pPr>
            <w:pStyle w:val="CitaviBibliographyEntry"/>
            <w:rPr>
              <w:lang w:val="en-US"/>
            </w:rPr>
          </w:pPr>
          <w:bookmarkStart w:id="111" w:name="_CTVL00184631c7f32c147ae82930c0a00aa8fc2"/>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111"/>
          <w:r>
            <w:rPr>
              <w:rFonts w:hint="eastAsia"/>
              <w:lang w:val="en-US"/>
            </w:rPr>
            <w:t xml:space="preserve"> </w:t>
          </w:r>
          <w:r w:rsidRPr="00F2325D">
            <w:rPr>
              <w:i/>
              <w:lang w:val="en-US"/>
            </w:rPr>
            <w:t xml:space="preserve">Divers Distrib </w:t>
          </w:r>
          <w:r w:rsidRPr="00F2325D">
            <w:rPr>
              <w:lang w:val="en-US"/>
            </w:rPr>
            <w:t>27 (1), pp. 34–49. DOI: 10.1111/ddi.13169.</w:t>
          </w:r>
        </w:p>
        <w:p w14:paraId="56DD858C" w14:textId="77777777" w:rsidR="00F2325D" w:rsidRDefault="00F2325D" w:rsidP="00F2325D">
          <w:pPr>
            <w:pStyle w:val="CitaviBibliographyEntry"/>
            <w:rPr>
              <w:lang w:val="en-US"/>
            </w:rPr>
          </w:pPr>
          <w:bookmarkStart w:id="112"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112"/>
          <w:r>
            <w:rPr>
              <w:lang w:val="en-US"/>
            </w:rPr>
            <w:t xml:space="preserve"> </w:t>
          </w:r>
          <w:r w:rsidRPr="00F2325D">
            <w:rPr>
              <w:i/>
              <w:lang w:val="en-US"/>
            </w:rPr>
            <w:t xml:space="preserve">Ann Reg Sci </w:t>
          </w:r>
          <w:r w:rsidRPr="00F2325D">
            <w:rPr>
              <w:lang w:val="en-US"/>
            </w:rPr>
            <w:t>42 (1), pp. 11–37. DOI: 10.1007/s00168-007-0138-2.</w:t>
          </w:r>
        </w:p>
        <w:p w14:paraId="1EBACE16" w14:textId="77777777" w:rsidR="00F2325D" w:rsidRDefault="00F2325D" w:rsidP="00F2325D">
          <w:pPr>
            <w:pStyle w:val="CitaviBibliographyEntry"/>
            <w:rPr>
              <w:lang w:val="en-US"/>
            </w:rPr>
          </w:pPr>
          <w:bookmarkStart w:id="113" w:name="_CTVL00101bdb58274764bc8866451ab53b31ae1"/>
          <w:r>
            <w:rPr>
              <w:lang w:val="en-US"/>
            </w:rPr>
            <w:lastRenderedPageBreak/>
            <w:t>Pramanik, Suvamoy; Butsch, Carsten; Punia, Milap (2021): Post-liberal urban dynamics in India – The case of Gurugram, the ‘Millennium City’. In</w:t>
          </w:r>
          <w:bookmarkEnd w:id="113"/>
          <w:r>
            <w:rPr>
              <w:lang w:val="en-US"/>
            </w:rPr>
            <w:t xml:space="preserve"> </w:t>
          </w:r>
          <w:r w:rsidRPr="00F2325D">
            <w:rPr>
              <w:i/>
              <w:lang w:val="en-US"/>
            </w:rPr>
            <w:t xml:space="preserve">Remote Sensing Applications: Society and Environment </w:t>
          </w:r>
          <w:r w:rsidRPr="00F2325D">
            <w:rPr>
              <w:lang w:val="en-US"/>
            </w:rPr>
            <w:t>22, p. 100504. DOI: 10.1016/j.rsase.2021.100504.</w:t>
          </w:r>
        </w:p>
        <w:p w14:paraId="0BC69287" w14:textId="77777777" w:rsidR="00F2325D" w:rsidRDefault="00F2325D" w:rsidP="00F2325D">
          <w:pPr>
            <w:pStyle w:val="CitaviBibliographyEntry"/>
            <w:rPr>
              <w:lang w:val="en-US"/>
            </w:rPr>
          </w:pPr>
          <w:bookmarkStart w:id="114"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114"/>
          <w:r>
            <w:rPr>
              <w:lang w:val="en-US"/>
            </w:rPr>
            <w:t xml:space="preserve"> </w:t>
          </w:r>
          <w:r w:rsidRPr="00F2325D">
            <w:rPr>
              <w:i/>
              <w:lang w:val="en-US"/>
            </w:rPr>
            <w:t xml:space="preserve">The Science of the total environment </w:t>
          </w:r>
          <w:r w:rsidRPr="00F2325D">
            <w:rPr>
              <w:lang w:val="en-US"/>
            </w:rPr>
            <w:t>722, p. 137738. DOI: 10.1016/j.scitotenv.2020.137738.</w:t>
          </w:r>
        </w:p>
        <w:p w14:paraId="19EBDA2F" w14:textId="77777777" w:rsidR="00F2325D" w:rsidRDefault="00F2325D" w:rsidP="00F2325D">
          <w:pPr>
            <w:pStyle w:val="CitaviBibliographyEntry"/>
            <w:rPr>
              <w:lang w:val="en-US"/>
            </w:rPr>
          </w:pPr>
          <w:bookmarkStart w:id="115" w:name="_CTVL001d593722c3d84452c8d7e39bbb23b0ead"/>
          <w:r>
            <w:rPr>
              <w:lang w:val="en-US"/>
            </w:rPr>
            <w:t>Qiu, Bingwen; Li, Haiwen; Tang, Zhenghong; Chen, Chongcheng; Berry, Joe (2020): How cropland losses shaped by unbalanced urbanization process? In</w:t>
          </w:r>
          <w:bookmarkEnd w:id="115"/>
          <w:r>
            <w:rPr>
              <w:lang w:val="en-US"/>
            </w:rPr>
            <w:t xml:space="preserve"> </w:t>
          </w:r>
          <w:r w:rsidRPr="00F2325D">
            <w:rPr>
              <w:i/>
              <w:lang w:val="en-US"/>
            </w:rPr>
            <w:t xml:space="preserve">Land use policy </w:t>
          </w:r>
          <w:r w:rsidRPr="00F2325D">
            <w:rPr>
              <w:lang w:val="en-US"/>
            </w:rPr>
            <w:t>96, p. 104715. DOI: 10.1016/j.landusepol.2020.104715.</w:t>
          </w:r>
        </w:p>
        <w:p w14:paraId="5E581977" w14:textId="77777777" w:rsidR="00F2325D" w:rsidRDefault="00F2325D" w:rsidP="00F2325D">
          <w:pPr>
            <w:pStyle w:val="CitaviBibliographyEntry"/>
            <w:rPr>
              <w:lang w:val="en-US"/>
            </w:rPr>
          </w:pPr>
          <w:bookmarkStart w:id="116" w:name="_CTVL001853f172ed5d24724b70849cecd312490"/>
          <w:r>
            <w:rPr>
              <w:lang w:val="en-US"/>
            </w:rPr>
            <w:t>Qiu, Xin (2020): China 40 years infrastructure construction. Singapore: Springer (Research series on the Chinese dream and China's development path, 2363-6866).</w:t>
          </w:r>
        </w:p>
        <w:p w14:paraId="51147CC8" w14:textId="77777777" w:rsidR="00F2325D" w:rsidRDefault="00F2325D" w:rsidP="00F2325D">
          <w:pPr>
            <w:pStyle w:val="CitaviBibliographyEntry"/>
            <w:rPr>
              <w:lang w:val="en-US"/>
            </w:rPr>
          </w:pPr>
          <w:bookmarkStart w:id="117" w:name="_CTVL00182ddfddeb0da4c408dbdf9e51c213a17"/>
          <w:bookmarkEnd w:id="116"/>
          <w:r>
            <w:rPr>
              <w:lang w:val="en-US"/>
            </w:rPr>
            <w:t>Ronneberger, Olaf; Fischer, Philipp; Brox, Thomas (2015): U-Net: Convolutional Networks for Biomedical Image Segmentation 9351, pp. 234–241. DOI: 10.1007/978-3-319-24574-4_28.</w:t>
          </w:r>
        </w:p>
        <w:p w14:paraId="5F65FA6C" w14:textId="77777777" w:rsidR="00F2325D" w:rsidRDefault="00F2325D" w:rsidP="00F2325D">
          <w:pPr>
            <w:pStyle w:val="CitaviBibliographyEntry"/>
            <w:rPr>
              <w:lang w:val="en-US"/>
            </w:rPr>
          </w:pPr>
          <w:bookmarkStart w:id="118" w:name="_CTVL001bebcf747c222448eaa3aa4600eedbe82"/>
          <w:bookmarkEnd w:id="117"/>
          <w:r>
            <w:rPr>
              <w:lang w:val="en-US"/>
            </w:rPr>
            <w:t>Roodposhti, Majid Shadman; Aryal, Jagannath; Bryan, Brett A. (2019): A novel algorithm for calculating transition potential in cellular automata models of land-use/cover change. In</w:t>
          </w:r>
          <w:bookmarkEnd w:id="118"/>
          <w:r>
            <w:rPr>
              <w:lang w:val="en-US"/>
            </w:rPr>
            <w:t xml:space="preserve"> </w:t>
          </w:r>
          <w:r w:rsidRPr="00F2325D">
            <w:rPr>
              <w:i/>
              <w:lang w:val="en-US"/>
            </w:rPr>
            <w:t xml:space="preserve">Environmental Modelling &amp; Software </w:t>
          </w:r>
          <w:r w:rsidRPr="00F2325D">
            <w:rPr>
              <w:lang w:val="en-US"/>
            </w:rPr>
            <w:t>112, pp. 70–81. DOI: 10.1016/j.envsoft.2018.10.006.</w:t>
          </w:r>
        </w:p>
        <w:p w14:paraId="7EC36986" w14:textId="77777777" w:rsidR="00F2325D" w:rsidRDefault="00F2325D" w:rsidP="00F2325D">
          <w:pPr>
            <w:pStyle w:val="CitaviBibliographyEntry"/>
            <w:rPr>
              <w:lang w:val="en-US"/>
            </w:rPr>
          </w:pPr>
          <w:bookmarkStart w:id="119" w:name="_CTVL001cb8c8558228a425e88a0ff5b82d0ccde"/>
          <w:r>
            <w:rPr>
              <w:lang w:val="en-US"/>
            </w:rPr>
            <w:t>Roodposhti, Majid Shadman; Hewitt, Richard J.; Bryan, Brett A. (2020): Towards automatic calibration of neighbourhood influence in cellular automata land-use models. In</w:t>
          </w:r>
          <w:bookmarkEnd w:id="119"/>
          <w:r>
            <w:rPr>
              <w:lang w:val="en-US"/>
            </w:rPr>
            <w:t xml:space="preserve"> </w:t>
          </w:r>
          <w:r w:rsidRPr="00F2325D">
            <w:rPr>
              <w:i/>
              <w:lang w:val="en-US"/>
            </w:rPr>
            <w:t xml:space="preserve">Computers, Environment and Urban Systems </w:t>
          </w:r>
          <w:r w:rsidRPr="00F2325D">
            <w:rPr>
              <w:lang w:val="en-US"/>
            </w:rPr>
            <w:t>79, p. 101416. DOI: 10.1016/j.compenvurbsys.2019.101416.</w:t>
          </w:r>
        </w:p>
        <w:p w14:paraId="25E5BA19" w14:textId="77777777" w:rsidR="00F2325D" w:rsidRDefault="00F2325D" w:rsidP="00F2325D">
          <w:pPr>
            <w:pStyle w:val="CitaviBibliographyEntry"/>
            <w:rPr>
              <w:lang w:val="en-US"/>
            </w:rPr>
          </w:pPr>
          <w:bookmarkStart w:id="120" w:name="_CTVL00191229b48dff64de6acc761328b2ced8f"/>
          <w:r>
            <w:rPr>
              <w:lang w:val="en-US"/>
            </w:rPr>
            <w:t>Ruiz Hernandez, Ivan Elias; Shi, Wenzhong (2018): A Random Forests classification method for urban land-use mapping integrating spatial metrics and texture analysis. In</w:t>
          </w:r>
          <w:bookmarkEnd w:id="120"/>
          <w:r>
            <w:rPr>
              <w:lang w:val="en-US"/>
            </w:rPr>
            <w:t xml:space="preserve"> </w:t>
          </w:r>
          <w:r w:rsidRPr="00F2325D">
            <w:rPr>
              <w:i/>
              <w:lang w:val="en-US"/>
            </w:rPr>
            <w:t xml:space="preserve">International Journal of Remote Sensing </w:t>
          </w:r>
          <w:r w:rsidRPr="00F2325D">
            <w:rPr>
              <w:lang w:val="en-US"/>
            </w:rPr>
            <w:t>39 (4), pp. 1175–1198. DOI: 10.1080/01431161.2017.1395968.</w:t>
          </w:r>
        </w:p>
        <w:p w14:paraId="5F2720B4" w14:textId="77777777" w:rsidR="00F2325D" w:rsidRDefault="00F2325D" w:rsidP="00F2325D">
          <w:pPr>
            <w:pStyle w:val="CitaviBibliographyEntry"/>
            <w:rPr>
              <w:lang w:val="en-US"/>
            </w:rPr>
          </w:pPr>
          <w:bookmarkStart w:id="121"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21"/>
          <w:r>
            <w:rPr>
              <w:lang w:val="en-US"/>
            </w:rPr>
            <w:t xml:space="preserve"> </w:t>
          </w:r>
          <w:r w:rsidRPr="00F2325D">
            <w:rPr>
              <w:i/>
              <w:lang w:val="en-US"/>
            </w:rPr>
            <w:t xml:space="preserve">Computers, Environment and Urban Systems </w:t>
          </w:r>
          <w:r w:rsidRPr="00F2325D">
            <w:rPr>
              <w:lang w:val="en-US"/>
            </w:rPr>
            <w:t>64, pp. 297–308. DOI: 10.1016/j.compenvurbsys.2017.04.002.</w:t>
          </w:r>
        </w:p>
        <w:p w14:paraId="66C52B86" w14:textId="77777777" w:rsidR="00F2325D" w:rsidRDefault="00F2325D" w:rsidP="00F2325D">
          <w:pPr>
            <w:pStyle w:val="CitaviBibliographyEntry"/>
            <w:rPr>
              <w:lang w:val="en-US"/>
            </w:rPr>
          </w:pPr>
          <w:bookmarkStart w:id="122" w:name="_CTVL001d7f28624fda74ab7bb2f2dcef295cb33"/>
          <w:r>
            <w:rPr>
              <w:lang w:val="en-US"/>
            </w:rPr>
            <w:t>Shaw, Brian J.; van Vliet, Jasper; Verburg, Peter H. (2020): The peri-urbanization of Europe: A systematic review of a multifaceted process. In</w:t>
          </w:r>
          <w:bookmarkEnd w:id="122"/>
          <w:r>
            <w:rPr>
              <w:lang w:val="en-US"/>
            </w:rPr>
            <w:t xml:space="preserve"> </w:t>
          </w:r>
          <w:r w:rsidRPr="00F2325D">
            <w:rPr>
              <w:i/>
              <w:lang w:val="en-US"/>
            </w:rPr>
            <w:t xml:space="preserve">Landscape and Urban Planning </w:t>
          </w:r>
          <w:r w:rsidRPr="00F2325D">
            <w:rPr>
              <w:lang w:val="en-US"/>
            </w:rPr>
            <w:t>196, p. 103733. DOI: 10.1016/j.landurbplan.2019.103733.</w:t>
          </w:r>
        </w:p>
        <w:p w14:paraId="7E81F39D" w14:textId="77777777" w:rsidR="00F2325D" w:rsidRDefault="00F2325D" w:rsidP="00F2325D">
          <w:pPr>
            <w:pStyle w:val="CitaviBibliographyEntry"/>
            <w:rPr>
              <w:lang w:val="en-US"/>
            </w:rPr>
          </w:pPr>
          <w:bookmarkStart w:id="123" w:name="_CTVL0012fe5968f0dba4b398e1e284bdfa22ddb"/>
          <w:r>
            <w:rPr>
              <w:lang w:val="en-US"/>
            </w:rPr>
            <w:t>Singh, Manmeet; Kumar, Bipin; Rao, Suryachandra; Gill, Sukhpal Singh; Chattopadhyay, Rajib; Nanjundiah, Ravi S.; Niyogi, Dev: Deep learning for improved global precipitation in numerical weather prediction systems.</w:t>
          </w:r>
        </w:p>
        <w:p w14:paraId="38698D94" w14:textId="77777777" w:rsidR="00F2325D" w:rsidRDefault="00F2325D" w:rsidP="00F2325D">
          <w:pPr>
            <w:pStyle w:val="CitaviBibliographyEntry"/>
            <w:rPr>
              <w:lang w:val="en-US"/>
            </w:rPr>
          </w:pPr>
          <w:bookmarkStart w:id="124" w:name="_CTVL0011d1dec32c2fc49e0904b17978060ca38"/>
          <w:bookmarkEnd w:id="123"/>
          <w:r>
            <w:rPr>
              <w:lang w:val="en-US"/>
            </w:rPr>
            <w:t>Tong, Xiaohua; Feng, Yongjiu (2020): A review of assessment methods for cellular automata models of land-use change and urban growth. In</w:t>
          </w:r>
          <w:bookmarkEnd w:id="124"/>
          <w:r>
            <w:rPr>
              <w:lang w:val="en-US"/>
            </w:rPr>
            <w:t xml:space="preserve"> </w:t>
          </w:r>
          <w:r w:rsidRPr="00F2325D">
            <w:rPr>
              <w:i/>
              <w:lang w:val="en-US"/>
            </w:rPr>
            <w:t xml:space="preserve">International Journal of Geographical Information Science </w:t>
          </w:r>
          <w:r w:rsidRPr="00F2325D">
            <w:rPr>
              <w:lang w:val="en-US"/>
            </w:rPr>
            <w:t>34 (5), pp. 866–898. DOI: 10.1080/13658816.2019.1684499.</w:t>
          </w:r>
        </w:p>
        <w:p w14:paraId="62463DDE" w14:textId="77777777" w:rsidR="00F2325D" w:rsidRDefault="00F2325D" w:rsidP="00F2325D">
          <w:pPr>
            <w:pStyle w:val="CitaviBibliographyEntry"/>
            <w:rPr>
              <w:lang w:val="en-US"/>
            </w:rPr>
          </w:pPr>
          <w:bookmarkStart w:id="125" w:name="_CTVL001bac0905f8eb74a3c911374d735fa7ece"/>
          <w:r>
            <w:rPr>
              <w:lang w:val="en-US"/>
            </w:rPr>
            <w:t>Tripathy, Pratyush; Kumar, Amit (2019): Monitoring and modelling spatio-temporal urban growth of Delhi using Cellular Automata and geoinformatics. In</w:t>
          </w:r>
          <w:bookmarkEnd w:id="125"/>
          <w:r>
            <w:rPr>
              <w:lang w:val="en-US"/>
            </w:rPr>
            <w:t xml:space="preserve"> </w:t>
          </w:r>
          <w:r w:rsidRPr="00F2325D">
            <w:rPr>
              <w:i/>
              <w:lang w:val="en-US"/>
            </w:rPr>
            <w:t xml:space="preserve">Cities </w:t>
          </w:r>
          <w:r w:rsidRPr="00F2325D">
            <w:rPr>
              <w:lang w:val="en-US"/>
            </w:rPr>
            <w:t>90, pp. 52–63. DOI: 10.1016/j.cities.2019.01.021.</w:t>
          </w:r>
        </w:p>
        <w:p w14:paraId="7F4CE28E" w14:textId="77777777" w:rsidR="00F2325D" w:rsidRDefault="00F2325D" w:rsidP="00F2325D">
          <w:pPr>
            <w:pStyle w:val="CitaviBibliographyEntry"/>
            <w:rPr>
              <w:lang w:val="en-US"/>
            </w:rPr>
          </w:pPr>
          <w:bookmarkStart w:id="126" w:name="_CTVL001524b6a1c81514324abdb2b947dac11ef"/>
          <w:r>
            <w:rPr>
              <w:lang w:val="en-US"/>
            </w:rPr>
            <w:t>Valencia, Victor H.; Levin, Gregor; Hansen, Henning Sten (2020): Modelling the spatial extent of urban growth using a cellular automata-based model: a case study for Quito, Ecuador. In</w:t>
          </w:r>
          <w:bookmarkEnd w:id="126"/>
          <w:r>
            <w:rPr>
              <w:lang w:val="en-US"/>
            </w:rPr>
            <w:t xml:space="preserve"> </w:t>
          </w:r>
          <w:r w:rsidRPr="00F2325D">
            <w:rPr>
              <w:i/>
              <w:lang w:val="en-US"/>
            </w:rPr>
            <w:t xml:space="preserve">Geografisk Tidsskrift-Danish Journal of Geography </w:t>
          </w:r>
          <w:r w:rsidRPr="00F2325D">
            <w:rPr>
              <w:lang w:val="en-US"/>
            </w:rPr>
            <w:t>120 (2), pp. 156–173. DOI: 10.1080/00167223.2020.1823867.</w:t>
          </w:r>
        </w:p>
        <w:p w14:paraId="0CA4A455" w14:textId="77777777" w:rsidR="00F2325D" w:rsidRDefault="00F2325D" w:rsidP="00F2325D">
          <w:pPr>
            <w:pStyle w:val="CitaviBibliographyEntry"/>
            <w:rPr>
              <w:lang w:val="en-US"/>
            </w:rPr>
          </w:pPr>
          <w:bookmarkStart w:id="127" w:name="_CTVL0011f1ec03d51b140f3b746d852ccb3686e"/>
          <w:r>
            <w:rPr>
              <w:lang w:val="en-US"/>
            </w:rPr>
            <w:lastRenderedPageBreak/>
            <w:t>Venkatesh, G.; Brattebø, Helge; Sægrov, Sveinung; Behzadian, Kourosh; Kapelan, Zoran (2017): Metabolism-modelling approaches to long-term sustainability assessment of urban water services. In</w:t>
          </w:r>
          <w:bookmarkEnd w:id="127"/>
          <w:r>
            <w:rPr>
              <w:lang w:val="en-US"/>
            </w:rPr>
            <w:t xml:space="preserve"> </w:t>
          </w:r>
          <w:r w:rsidRPr="00F2325D">
            <w:rPr>
              <w:i/>
              <w:lang w:val="en-US"/>
            </w:rPr>
            <w:t xml:space="preserve">Urban Water Journal </w:t>
          </w:r>
          <w:r w:rsidRPr="00F2325D">
            <w:rPr>
              <w:lang w:val="en-US"/>
            </w:rPr>
            <w:t>14 (1), pp. 11–22. DOI: 10.1080/1573062X.2015.1057184.</w:t>
          </w:r>
        </w:p>
        <w:p w14:paraId="652E5E50" w14:textId="77777777" w:rsidR="00F2325D" w:rsidRDefault="00F2325D" w:rsidP="00F2325D">
          <w:pPr>
            <w:pStyle w:val="CitaviBibliographyEntry"/>
            <w:rPr>
              <w:lang w:val="en-US"/>
            </w:rPr>
          </w:pPr>
          <w:bookmarkStart w:id="128" w:name="_CTVL0014a8a36f12df6438d9e586bc4273e1f5a"/>
          <w:r>
            <w:rPr>
              <w:lang w:val="en-US"/>
            </w:rPr>
            <w:t>Wang, Haijun; Guo, Jiaqi; Zhang, Bin; Zeng, Haoran (2021a): Simulating urban land growth by incorporating historical information into a cellular automata model. In</w:t>
          </w:r>
          <w:bookmarkEnd w:id="128"/>
          <w:r>
            <w:rPr>
              <w:lang w:val="en-US"/>
            </w:rPr>
            <w:t xml:space="preserve"> </w:t>
          </w:r>
          <w:r w:rsidRPr="00F2325D">
            <w:rPr>
              <w:i/>
              <w:lang w:val="en-US"/>
            </w:rPr>
            <w:t xml:space="preserve">Landscape and Urban Planning </w:t>
          </w:r>
          <w:r w:rsidRPr="00F2325D">
            <w:rPr>
              <w:lang w:val="en-US"/>
            </w:rPr>
            <w:t>214, p. 104168. DOI: 10.1016/j.landurbplan.2021.104168.</w:t>
          </w:r>
        </w:p>
        <w:p w14:paraId="2AE50A4B" w14:textId="77777777" w:rsidR="00F2325D" w:rsidRDefault="00F2325D" w:rsidP="00F2325D">
          <w:pPr>
            <w:pStyle w:val="CitaviBibliographyEntry"/>
            <w:rPr>
              <w:lang w:val="en-US"/>
            </w:rPr>
          </w:pPr>
          <w:bookmarkStart w:id="129" w:name="_CTVL001260e6eb4777d4861a6ac630e36e7160d"/>
          <w:r>
            <w:rPr>
              <w:lang w:val="en-US"/>
            </w:rPr>
            <w:t>Wang, Jinzhu; Hadjikakou, Michalis; Bryan, Brett A. (2021b): Consistent, accurate, high resolution, long time-series mapping of built-up land in the North China Plain. In</w:t>
          </w:r>
          <w:bookmarkEnd w:id="129"/>
          <w:r>
            <w:rPr>
              <w:lang w:val="en-US"/>
            </w:rPr>
            <w:t xml:space="preserve"> </w:t>
          </w:r>
          <w:r w:rsidRPr="00F2325D">
            <w:rPr>
              <w:i/>
              <w:lang w:val="en-US"/>
            </w:rPr>
            <w:t>GIScience &amp; Remote Sensing</w:t>
          </w:r>
          <w:r w:rsidRPr="00F2325D">
            <w:rPr>
              <w:lang w:val="en-US"/>
            </w:rPr>
            <w:t>, pp. 1–17. DOI: 10.1080/15481603.2021.1948275.</w:t>
          </w:r>
        </w:p>
        <w:p w14:paraId="05D25686" w14:textId="77777777" w:rsidR="00F2325D" w:rsidRDefault="00F2325D" w:rsidP="00F2325D">
          <w:pPr>
            <w:pStyle w:val="CitaviBibliographyEntry"/>
            <w:rPr>
              <w:lang w:val="en-US"/>
            </w:rPr>
          </w:pPr>
          <w:bookmarkStart w:id="130"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30"/>
          <w:r>
            <w:rPr>
              <w:lang w:val="en-US"/>
            </w:rPr>
            <w:t xml:space="preserve"> </w:t>
          </w:r>
          <w:r w:rsidRPr="00F2325D">
            <w:rPr>
              <w:i/>
              <w:lang w:val="en-US"/>
            </w:rPr>
            <w:t xml:space="preserve">Ecological Indicators </w:t>
          </w:r>
          <w:r w:rsidRPr="00F2325D">
            <w:rPr>
              <w:lang w:val="en-US"/>
            </w:rPr>
            <w:t>95, pp. 343–352. DOI: 10.1016/j.ecolind.2018.06.036.</w:t>
          </w:r>
        </w:p>
        <w:p w14:paraId="6C853933" w14:textId="77777777" w:rsidR="00F2325D" w:rsidRDefault="00F2325D" w:rsidP="00F2325D">
          <w:pPr>
            <w:pStyle w:val="CitaviBibliographyEntry"/>
            <w:rPr>
              <w:lang w:val="en-US"/>
            </w:rPr>
          </w:pPr>
          <w:bookmarkStart w:id="131" w:name="_CTVL001cd24708f3dea4a0b9cd81874668bf6c6"/>
          <w:r>
            <w:rPr>
              <w:lang w:val="en-US"/>
            </w:rPr>
            <w:t>Wang, Rong; Feng, Yongjiu; Wei, Yongliang; Tong, Xiaohua; Zhai, Shuting; Zhou, Yilun; Wu, Peiqi (2021c): A comparison of proximity and accessibility drivers in simulating dynamic urban growth. In</w:t>
          </w:r>
          <w:bookmarkEnd w:id="131"/>
          <w:r>
            <w:rPr>
              <w:lang w:val="en-US"/>
            </w:rPr>
            <w:t xml:space="preserve"> </w:t>
          </w:r>
          <w:r w:rsidRPr="00F2325D">
            <w:rPr>
              <w:i/>
              <w:lang w:val="en-US"/>
            </w:rPr>
            <w:t xml:space="preserve">Transactions in GIS </w:t>
          </w:r>
          <w:r w:rsidRPr="00F2325D">
            <w:rPr>
              <w:lang w:val="en-US"/>
            </w:rPr>
            <w:t>25 (2), pp. 923–947. DOI: 10.1111/tgis.12707.</w:t>
          </w:r>
        </w:p>
        <w:p w14:paraId="7C8D0C4E" w14:textId="77777777" w:rsidR="00F2325D" w:rsidRDefault="00F2325D" w:rsidP="00F2325D">
          <w:pPr>
            <w:pStyle w:val="CitaviBibliographyEntry"/>
            <w:rPr>
              <w:lang w:val="en-US"/>
            </w:rPr>
          </w:pPr>
          <w:bookmarkStart w:id="132"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32"/>
          <w:r>
            <w:rPr>
              <w:lang w:val="en-US"/>
            </w:rPr>
            <w:t xml:space="preserve"> </w:t>
          </w:r>
          <w:r w:rsidRPr="00F2325D">
            <w:rPr>
              <w:i/>
              <w:lang w:val="en-US"/>
            </w:rPr>
            <w:t>GIScience &amp; Remote Sensing</w:t>
          </w:r>
          <w:r w:rsidRPr="00F2325D">
            <w:rPr>
              <w:lang w:val="en-US"/>
            </w:rPr>
            <w:t>, pp. 1–24. DOI: 10.1080/15481603.2021.1933714.</w:t>
          </w:r>
        </w:p>
        <w:p w14:paraId="09F703A9" w14:textId="77777777" w:rsidR="00F2325D" w:rsidRDefault="00F2325D" w:rsidP="00F2325D">
          <w:pPr>
            <w:pStyle w:val="CitaviBibliographyEntry"/>
            <w:rPr>
              <w:lang w:val="en-US"/>
            </w:rPr>
          </w:pPr>
          <w:bookmarkStart w:id="133"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33"/>
          <w:r>
            <w:rPr>
              <w:lang w:val="en-US"/>
            </w:rPr>
            <w:t xml:space="preserve"> </w:t>
          </w:r>
          <w:r w:rsidRPr="00F2325D">
            <w:rPr>
              <w:i/>
              <w:lang w:val="en-US"/>
            </w:rPr>
            <w:t xml:space="preserve">Computers &amp; Geosciences </w:t>
          </w:r>
          <w:r w:rsidRPr="00F2325D">
            <w:rPr>
              <w:lang w:val="en-US"/>
            </w:rPr>
            <w:t>137, p. 104430. DOI: 10.1016/j.cageo.2020.104430.</w:t>
          </w:r>
        </w:p>
        <w:p w14:paraId="4BBEC7BD" w14:textId="77777777" w:rsidR="00F2325D" w:rsidRDefault="00F2325D" w:rsidP="00F2325D">
          <w:pPr>
            <w:pStyle w:val="CitaviBibliographyEntry"/>
            <w:rPr>
              <w:lang w:val="en-US"/>
            </w:rPr>
          </w:pPr>
          <w:bookmarkStart w:id="134"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34"/>
          <w:r>
            <w:rPr>
              <w:lang w:val="en-US"/>
            </w:rPr>
            <w:t xml:space="preserve"> </w:t>
          </w:r>
          <w:r w:rsidRPr="00F2325D">
            <w:rPr>
              <w:i/>
              <w:lang w:val="en-US"/>
            </w:rPr>
            <w:t xml:space="preserve">IJGI </w:t>
          </w:r>
          <w:r w:rsidRPr="00F2325D">
            <w:rPr>
              <w:lang w:val="en-US"/>
            </w:rPr>
            <w:t>8 (2), p. 93. DOI: 10.3390/ijgi8020093.</w:t>
          </w:r>
        </w:p>
        <w:p w14:paraId="4B494A9A" w14:textId="77777777" w:rsidR="00F2325D" w:rsidRDefault="00F2325D" w:rsidP="00F2325D">
          <w:pPr>
            <w:pStyle w:val="CitaviBibliographyEntry"/>
            <w:rPr>
              <w:lang w:val="en-US"/>
            </w:rPr>
          </w:pPr>
          <w:bookmarkStart w:id="135" w:name="_CTVL0017692b46f99f44daaa17a80849a7da905"/>
          <w:r>
            <w:rPr>
              <w:lang w:val="en-US"/>
            </w:rPr>
            <w:t>Yao, Jing; Zhang, Xiaoxiang; Murray, Alan T. (2019): Location optimization of urban fire stations: Access and service coverage. In</w:t>
          </w:r>
          <w:bookmarkEnd w:id="135"/>
          <w:r>
            <w:rPr>
              <w:lang w:val="en-US"/>
            </w:rPr>
            <w:t xml:space="preserve"> </w:t>
          </w:r>
          <w:r w:rsidRPr="00F2325D">
            <w:rPr>
              <w:i/>
              <w:lang w:val="en-US"/>
            </w:rPr>
            <w:t xml:space="preserve">Computers, Environment and Urban Systems </w:t>
          </w:r>
          <w:r w:rsidRPr="00F2325D">
            <w:rPr>
              <w:lang w:val="en-US"/>
            </w:rPr>
            <w:t>73, pp. 184–190. DOI: 10.1016/j.compenvurbsys.2018.10.006.</w:t>
          </w:r>
        </w:p>
        <w:p w14:paraId="4120C552" w14:textId="77777777" w:rsidR="00F2325D" w:rsidRDefault="00F2325D" w:rsidP="00F2325D">
          <w:pPr>
            <w:pStyle w:val="CitaviBibliographyEntry"/>
            <w:rPr>
              <w:lang w:val="en-US"/>
            </w:rPr>
          </w:pPr>
          <w:bookmarkStart w:id="136" w:name="_CTVL00126df7297c23649f9b8bca253f409f12b"/>
          <w:r>
            <w:rPr>
              <w:lang w:val="en-US"/>
            </w:rPr>
            <w:t>Yao, Wei; Zeng, Zhigang; Lian, Cheng; Tang, Huiming (2018): Pixel-wise regression using U-Net and its application on pansharpening. In</w:t>
          </w:r>
          <w:bookmarkEnd w:id="136"/>
          <w:r>
            <w:rPr>
              <w:lang w:val="en-US"/>
            </w:rPr>
            <w:t xml:space="preserve"> </w:t>
          </w:r>
          <w:r w:rsidRPr="00F2325D">
            <w:rPr>
              <w:i/>
              <w:lang w:val="en-US"/>
            </w:rPr>
            <w:t xml:space="preserve">Neurocomputing </w:t>
          </w:r>
          <w:r w:rsidRPr="00F2325D">
            <w:rPr>
              <w:lang w:val="en-US"/>
            </w:rPr>
            <w:t>312, pp. 364–371. DOI: 10.1016/j.neucom.2018.05.103.</w:t>
          </w:r>
        </w:p>
        <w:p w14:paraId="17AB2CB2" w14:textId="77777777" w:rsidR="00F2325D" w:rsidRDefault="00F2325D" w:rsidP="00F2325D">
          <w:pPr>
            <w:pStyle w:val="CitaviBibliographyEntry"/>
            <w:rPr>
              <w:lang w:val="en-US"/>
            </w:rPr>
          </w:pPr>
          <w:bookmarkStart w:id="137" w:name="_CTVL0013bcb8ce9991b4d3895557805498274cf"/>
          <w:r>
            <w:rPr>
              <w:lang w:val="en-US"/>
            </w:rPr>
            <w:t>Yeh, Anthony Gar-On; Chen, Zifeng (2020): From cities to super mega city regions in China in a new wave of urbanisation and economic transition: Issues and challenges. In</w:t>
          </w:r>
          <w:bookmarkEnd w:id="137"/>
          <w:r>
            <w:rPr>
              <w:lang w:val="en-US"/>
            </w:rPr>
            <w:t xml:space="preserve"> </w:t>
          </w:r>
          <w:r w:rsidRPr="00F2325D">
            <w:rPr>
              <w:i/>
              <w:lang w:val="en-US"/>
            </w:rPr>
            <w:t xml:space="preserve">Urban Studies </w:t>
          </w:r>
          <w:r w:rsidRPr="00F2325D">
            <w:rPr>
              <w:lang w:val="en-US"/>
            </w:rPr>
            <w:t>57 (3), pp. 636–654. DOI: 10.1177/0042098019879566.</w:t>
          </w:r>
        </w:p>
        <w:p w14:paraId="23900C12" w14:textId="77777777" w:rsidR="00F2325D" w:rsidRDefault="00F2325D" w:rsidP="00F2325D">
          <w:pPr>
            <w:pStyle w:val="CitaviBibliographyEntry"/>
            <w:rPr>
              <w:lang w:val="en-US"/>
            </w:rPr>
          </w:pPr>
          <w:bookmarkStart w:id="138"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38"/>
          <w:r>
            <w:rPr>
              <w:lang w:val="en-US"/>
            </w:rPr>
            <w:t xml:space="preserve"> </w:t>
          </w:r>
          <w:r w:rsidRPr="00F2325D">
            <w:rPr>
              <w:i/>
              <w:lang w:val="en-US"/>
            </w:rPr>
            <w:t xml:space="preserve">Computers, Environment and Urban Systems </w:t>
          </w:r>
          <w:r w:rsidRPr="00F2325D">
            <w:rPr>
              <w:lang w:val="en-US"/>
            </w:rPr>
            <w:t>90, p. 101689. DOI: 10.1016/j.compenvurbsys.2021.101689.</w:t>
          </w:r>
        </w:p>
        <w:p w14:paraId="0F5817EF" w14:textId="77777777" w:rsidR="00F2325D" w:rsidRDefault="00F2325D" w:rsidP="00F2325D">
          <w:pPr>
            <w:pStyle w:val="CitaviBibliographyEntry"/>
            <w:rPr>
              <w:lang w:val="en-US"/>
            </w:rPr>
          </w:pPr>
          <w:bookmarkStart w:id="139" w:name="_CTVL00187d124666e7348b5873c8c3570f858ca"/>
          <w:r>
            <w:rPr>
              <w:lang w:val="en-US"/>
            </w:rPr>
            <w:t>Yue, Huanbi; He, Chunyang; Huang, Qingxu; Yin, Dan; Bryan, Brett A. (2020): Stronger policy required to substantially reduce deaths from PM2.5 pollution in China. In</w:t>
          </w:r>
          <w:bookmarkEnd w:id="139"/>
          <w:r>
            <w:rPr>
              <w:lang w:val="en-US"/>
            </w:rPr>
            <w:t xml:space="preserve"> </w:t>
          </w:r>
          <w:r w:rsidRPr="00F2325D">
            <w:rPr>
              <w:i/>
              <w:lang w:val="en-US"/>
            </w:rPr>
            <w:t xml:space="preserve">Nature communications </w:t>
          </w:r>
          <w:r w:rsidRPr="00F2325D">
            <w:rPr>
              <w:lang w:val="en-US"/>
            </w:rPr>
            <w:t>11 (1), p. 1462. DOI: 10.1038/s41467-020-15319-4.</w:t>
          </w:r>
        </w:p>
        <w:p w14:paraId="47BF776E" w14:textId="77777777" w:rsidR="00F2325D" w:rsidRDefault="00F2325D" w:rsidP="00F2325D">
          <w:pPr>
            <w:pStyle w:val="CitaviBibliographyEntry"/>
            <w:rPr>
              <w:lang w:val="en-US"/>
            </w:rPr>
          </w:pPr>
          <w:bookmarkStart w:id="140" w:name="_CTVL0011b5c730b15de401fba503c218fa2026f"/>
          <w:r>
            <w:rPr>
              <w:lang w:val="en-US"/>
            </w:rPr>
            <w:lastRenderedPageBreak/>
            <w:t>Zhai, Yaqian; Yao, Yao; Guan, Qingfeng; Liang, Xun; Li, Xia; Pan, Yongting et al. (2020): Simulating urban land use change by integrating a convolutional neural network with vector-based cellular automata. In</w:t>
          </w:r>
          <w:bookmarkEnd w:id="140"/>
          <w:r>
            <w:rPr>
              <w:lang w:val="en-US"/>
            </w:rPr>
            <w:t xml:space="preserve"> </w:t>
          </w:r>
          <w:r w:rsidRPr="00F2325D">
            <w:rPr>
              <w:i/>
              <w:lang w:val="en-US"/>
            </w:rPr>
            <w:t xml:space="preserve">International Journal of Geographical Information Science </w:t>
          </w:r>
          <w:r w:rsidRPr="00F2325D">
            <w:rPr>
              <w:lang w:val="en-US"/>
            </w:rPr>
            <w:t>34 (7), pp. 1475–1499. DOI: 10.1080/13658816.2020.1711915.</w:t>
          </w:r>
        </w:p>
        <w:p w14:paraId="0B971408" w14:textId="08AE1918" w:rsidR="00733CB8" w:rsidRDefault="00F2325D" w:rsidP="00F2325D">
          <w:pPr>
            <w:pStyle w:val="CitaviBibliographyEntry"/>
            <w:rPr>
              <w:lang w:val="en-US"/>
            </w:rPr>
          </w:pPr>
          <w:bookmarkStart w:id="141" w:name="_CTVL001778f6583532f4a6db1f0194e80a48655"/>
          <w:r>
            <w:rPr>
              <w:lang w:val="en-US"/>
            </w:rPr>
            <w:t>Zheng, Wei; Shen, Geoffrey Qiping; Wang, Hao; Hong, Jingke; Li, Zhengdao (2017): Decision support for sustainable urban renewal: A multi-scale model. In</w:t>
          </w:r>
          <w:bookmarkEnd w:id="141"/>
          <w:r>
            <w:rPr>
              <w:lang w:val="en-US"/>
            </w:rPr>
            <w:t xml:space="preserve"> </w:t>
          </w:r>
          <w:r w:rsidRPr="00F2325D">
            <w:rPr>
              <w:i/>
              <w:lang w:val="en-US"/>
            </w:rPr>
            <w:t xml:space="preserve">Land use policy </w:t>
          </w:r>
          <w:r w:rsidRPr="00F2325D">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46"/>
      <w:footerReference w:type="default" r:id="rId1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F32684" w:rsidRDefault="00F32684">
      <w:pPr>
        <w:pStyle w:val="CommentText"/>
      </w:pPr>
      <w:r>
        <w:rPr>
          <w:rStyle w:val="CommentReference"/>
        </w:rPr>
        <w:annotationRef/>
      </w:r>
      <w:r>
        <w:t>Need to be improved and extended.</w:t>
      </w:r>
    </w:p>
  </w:comment>
  <w:comment w:id="2" w:author="Brett Bryan" w:date="2021-09-24T14:25:00Z" w:initials="BB">
    <w:p w14:paraId="793971F5" w14:textId="21E52AA9" w:rsidR="00736A0C" w:rsidRDefault="00736A0C">
      <w:pPr>
        <w:pStyle w:val="CommentText"/>
      </w:pPr>
      <w:r>
        <w:rPr>
          <w:rStyle w:val="CommentReference"/>
        </w:rPr>
        <w:annotationRef/>
      </w:r>
      <w:r>
        <w:t>Need a better description of DL and CNN</w:t>
      </w:r>
      <w:r w:rsidR="00954163">
        <w:t xml:space="preserve"> and how the capture spatial patterns</w:t>
      </w:r>
      <w:r w:rsidR="008216A2">
        <w:t xml:space="preserve"> and shapes in imagery</w:t>
      </w:r>
      <w:r w:rsidR="00954163">
        <w:t>.</w:t>
      </w:r>
    </w:p>
  </w:comment>
  <w:comment w:id="4" w:author="Brett Bryan" w:date="2021-09-24T14:27:00Z" w:initials="BB">
    <w:p w14:paraId="1567D8E3" w14:textId="5AF8D6F0" w:rsidR="00251613" w:rsidRDefault="00251613">
      <w:pPr>
        <w:pStyle w:val="CommentText"/>
      </w:pPr>
      <w:r>
        <w:rPr>
          <w:rStyle w:val="CommentReference"/>
        </w:rPr>
        <w:annotationRef/>
      </w:r>
      <w:r w:rsidR="00C436C0">
        <w:t>By how much</w:t>
      </w:r>
      <w:r w:rsidR="00B6122F">
        <w:t>?</w:t>
      </w:r>
    </w:p>
  </w:comment>
  <w:comment w:id="5" w:author="Brett Bryan" w:date="2021-09-24T14:30:00Z" w:initials="BB">
    <w:p w14:paraId="7BA5A819" w14:textId="46B60007" w:rsidR="00EF70D3" w:rsidRDefault="00EF70D3">
      <w:pPr>
        <w:pStyle w:val="CommentText"/>
      </w:pPr>
      <w:r>
        <w:rPr>
          <w:rStyle w:val="CommentReference"/>
        </w:rPr>
        <w:annotationRef/>
      </w:r>
      <w:r w:rsidR="001C6B6E">
        <w:t>How did it outperform conventional models? Need to say something here about being able to capture the spatial patterns typical of urban development.</w:t>
      </w:r>
    </w:p>
  </w:comment>
  <w:comment w:id="6" w:author="Brett Bryan" w:date="2021-09-24T14:29:00Z" w:initials="BB">
    <w:p w14:paraId="1FC7FBDA" w14:textId="69E0A892" w:rsidR="00970AAC" w:rsidRDefault="00970AAC">
      <w:pPr>
        <w:pStyle w:val="CommentText"/>
      </w:pPr>
      <w:r>
        <w:rPr>
          <w:rStyle w:val="CommentReference"/>
        </w:rPr>
        <w:annotationRef/>
      </w:r>
      <w:r>
        <w:t xml:space="preserve">CNN </w:t>
      </w:r>
      <w:r w:rsidR="00656E61">
        <w:t>are a</w:t>
      </w:r>
      <w:r w:rsidR="00725453">
        <w:t xml:space="preserve"> ML </w:t>
      </w:r>
      <w:r w:rsidR="009F4A2D">
        <w:t xml:space="preserve">algorithm. </w:t>
      </w:r>
      <w:r w:rsidR="0056771A">
        <w:t>Need to distinguish</w:t>
      </w:r>
      <w:r w:rsidR="006C0CDD">
        <w:t xml:space="preserve"> ML as use</w:t>
      </w:r>
      <w:r w:rsidR="00D07B5A">
        <w:t xml:space="preserve">d above to create transition rules from </w:t>
      </w:r>
      <w:r w:rsidR="006C0CDD">
        <w:t xml:space="preserve">the </w:t>
      </w:r>
      <w:r w:rsidR="00D07B5A">
        <w:t xml:space="preserve">ML used in this context. </w:t>
      </w:r>
      <w:r w:rsidR="0056771A">
        <w:t xml:space="preserve"> </w:t>
      </w:r>
    </w:p>
  </w:comment>
  <w:comment w:id="3" w:author="Brett Bryan" w:date="2021-09-24T14:33:00Z" w:initials="BB">
    <w:p w14:paraId="1BEE39A5" w14:textId="441732FC" w:rsidR="00AA407C" w:rsidRDefault="00AA407C">
      <w:pPr>
        <w:pStyle w:val="CommentText"/>
      </w:pPr>
      <w:r>
        <w:rPr>
          <w:rStyle w:val="CommentReference"/>
        </w:rPr>
        <w:annotationRef/>
      </w:r>
      <w:r>
        <w:t>Emphasised the spatial pattern aspect of DL and CNN.</w:t>
      </w:r>
    </w:p>
  </w:comment>
  <w:comment w:id="7" w:author="Brett Bryan" w:date="2021-09-24T14:34:00Z" w:initials="BB">
    <w:p w14:paraId="4D518804" w14:textId="4B22DAE9" w:rsidR="00A1748B" w:rsidRDefault="00A1748B">
      <w:pPr>
        <w:pStyle w:val="CommentText"/>
      </w:pPr>
      <w:r>
        <w:rPr>
          <w:rStyle w:val="CommentReference"/>
        </w:rPr>
        <w:annotationRef/>
      </w:r>
      <w:r>
        <w:t>Change throughout.</w:t>
      </w:r>
    </w:p>
  </w:comment>
  <w:comment w:id="8" w:author="Brett Bryan" w:date="2021-09-25T09:03:00Z" w:initials="BB">
    <w:p w14:paraId="21D293D1" w14:textId="50C5A684" w:rsidR="00551534" w:rsidRDefault="00551534">
      <w:pPr>
        <w:pStyle w:val="CommentText"/>
      </w:pPr>
      <w:r>
        <w:rPr>
          <w:rStyle w:val="CommentReference"/>
        </w:rPr>
        <w:annotationRef/>
      </w:r>
      <w:r>
        <w:t xml:space="preserve">What is unique about it? Describe briefly what </w:t>
      </w:r>
      <w:r w:rsidR="00981DD8">
        <w:t>U-Net is or how it differs from other CNNs.</w:t>
      </w:r>
    </w:p>
  </w:comment>
  <w:comment w:id="9" w:author="Brett Bryan" w:date="2021-09-24T14:37:00Z" w:initials="BB">
    <w:p w14:paraId="5E52E35E" w14:textId="492F32C3" w:rsidR="00845118" w:rsidRDefault="00845118">
      <w:pPr>
        <w:pStyle w:val="CommentText"/>
      </w:pPr>
      <w:r>
        <w:rPr>
          <w:rStyle w:val="CommentReference"/>
        </w:rPr>
        <w:annotationRef/>
      </w:r>
      <w:r w:rsidR="00A5621B">
        <w:t>Please provide a bit more detail about</w:t>
      </w:r>
      <w:r w:rsidR="00E71EC6">
        <w:t xml:space="preserve"> what</w:t>
      </w:r>
      <w:r w:rsidR="000A7EEC">
        <w:t xml:space="preserve"> you net has been used for in these fields.</w:t>
      </w:r>
    </w:p>
  </w:comment>
  <w:comment w:id="11" w:author="Brett Bryan" w:date="2021-09-24T14:39:00Z" w:initials="BB">
    <w:p w14:paraId="4F7252BD" w14:textId="4B309618" w:rsidR="005E5904" w:rsidRDefault="005E5904">
      <w:pPr>
        <w:pStyle w:val="CommentText"/>
      </w:pPr>
      <w:r>
        <w:rPr>
          <w:rStyle w:val="CommentReference"/>
        </w:rPr>
        <w:annotationRef/>
      </w:r>
      <w:r>
        <w:t>Poor grammar, improve.</w:t>
      </w:r>
    </w:p>
  </w:comment>
  <w:comment w:id="10" w:author="Brett Bryan" w:date="2021-09-24T14:41:00Z" w:initials="BB">
    <w:p w14:paraId="15E4F8D1" w14:textId="6745BF48" w:rsidR="00E350C0" w:rsidRDefault="00E350C0">
      <w:pPr>
        <w:pStyle w:val="CommentText"/>
      </w:pPr>
      <w:r>
        <w:rPr>
          <w:rStyle w:val="CommentReference"/>
        </w:rPr>
        <w:annotationRef/>
      </w:r>
      <w:r>
        <w:t>Shorten and combine into 1 sentence.</w:t>
      </w:r>
    </w:p>
  </w:comment>
  <w:comment w:id="12" w:author="Brett Bryan" w:date="2021-09-25T09:18:00Z" w:initials="BB">
    <w:p w14:paraId="16C8233A" w14:textId="78EABE4C" w:rsidR="00C8475E" w:rsidRDefault="00C8475E">
      <w:pPr>
        <w:pStyle w:val="CommentText"/>
      </w:pPr>
      <w:r>
        <w:rPr>
          <w:rStyle w:val="CommentReference"/>
        </w:rPr>
        <w:annotationRef/>
      </w:r>
      <w:r>
        <w:t>Please study carefully how I have written this paragraph and learn from it.</w:t>
      </w:r>
    </w:p>
  </w:comment>
  <w:comment w:id="13" w:author="Brett Bryan" w:date="2021-09-25T09:22:00Z" w:initials="BB">
    <w:p w14:paraId="013761DA" w14:textId="5C81A188" w:rsidR="00A727D0" w:rsidRDefault="00A727D0">
      <w:pPr>
        <w:pStyle w:val="CommentText"/>
      </w:pPr>
      <w:r>
        <w:rPr>
          <w:rStyle w:val="CommentReference"/>
        </w:rPr>
        <w:annotationRef/>
      </w:r>
      <w:r>
        <w:t xml:space="preserve">I think that you need another section here </w:t>
      </w:r>
      <w:r w:rsidR="00E03860">
        <w:t xml:space="preserve">with 3 paragraphs </w:t>
      </w:r>
      <w:r>
        <w:t>describing how the U-Net model works. Readers will have no clue</w:t>
      </w:r>
      <w:r w:rsidR="00E03860">
        <w:t>. Include the key equations</w:t>
      </w:r>
      <w:r w:rsidR="00A37879">
        <w:t xml:space="preserve"> and a figure to illustrate the structure of the U-Net.</w:t>
      </w:r>
    </w:p>
  </w:comment>
  <w:comment w:id="15" w:author="Brett Bryan" w:date="2021-09-25T10:00:00Z" w:initials="BB">
    <w:p w14:paraId="06AF78C7" w14:textId="6C16980A" w:rsidR="00A11C79" w:rsidRDefault="00A11C79">
      <w:pPr>
        <w:pStyle w:val="CommentText"/>
      </w:pPr>
      <w:r>
        <w:rPr>
          <w:rStyle w:val="CommentReference"/>
        </w:rPr>
        <w:annotationRef/>
      </w:r>
      <w:r w:rsidR="00CA3CC0">
        <w:t>You don’t have the 2030 projection here.</w:t>
      </w:r>
    </w:p>
  </w:comment>
  <w:comment w:id="16"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17"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rPr>
          <w:rFonts w:ascii="Wingdings" w:eastAsia="Wingdings" w:hAnsi="Wingdings" w:cs="Wingdings"/>
        </w:rPr>
        <w:t>à</w:t>
      </w:r>
      <w:r w:rsidR="003D1CB2">
        <w:t xml:space="preserve"> Provinces </w:t>
      </w:r>
      <w:r w:rsidR="003D1CB2">
        <w:rPr>
          <w:rFonts w:ascii="Wingdings" w:eastAsia="Wingdings" w:hAnsi="Wingdings" w:cs="Wingdings"/>
        </w:rPr>
        <w:t>à</w:t>
      </w:r>
      <w:r w:rsidR="003D1CB2">
        <w:t xml:space="preserve"> Cities </w:t>
      </w:r>
      <w:r w:rsidR="003D1CB2">
        <w:rPr>
          <w:rFonts w:ascii="Wingdings" w:eastAsia="Wingdings" w:hAnsi="Wingdings" w:cs="Wingdings"/>
        </w:rPr>
        <w:t>à</w:t>
      </w:r>
      <w:r w:rsidR="003D1CB2">
        <w:t xml:space="preserve"> Counties/Districts </w:t>
      </w:r>
      <w:r w:rsidR="003D1CB2">
        <w:rPr>
          <w:rFonts w:ascii="Wingdings" w:eastAsia="Wingdings" w:hAnsi="Wingdings" w:cs="Wingdings"/>
        </w:rPr>
        <w:t>à</w:t>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25530EC0"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xml:space="preserve">; otherwise, if using provinces, it would be </w:t>
      </w:r>
      <w:r w:rsidR="0077139B">
        <w:t>7</w:t>
      </w:r>
      <w:r w:rsidR="00460D85">
        <w:t xml:space="preserve"> records that were not</w:t>
      </w:r>
      <w:r w:rsidR="006505EF">
        <w:t xml:space="preserve"> enough to show the metrics correlations.</w:t>
      </w:r>
    </w:p>
  </w:comment>
  <w:comment w:id="18" w:author="Brett Bryan" w:date="2021-09-17T09:28:00Z" w:initials="BB">
    <w:p w14:paraId="45238365" w14:textId="0FE33F05" w:rsidR="00AB76E1" w:rsidRDefault="00AB76E1">
      <w:pPr>
        <w:pStyle w:val="CommentText"/>
      </w:pPr>
      <w:r>
        <w:rPr>
          <w:rStyle w:val="CommentReference"/>
        </w:rPr>
        <w:annotationRef/>
      </w:r>
      <w:r w:rsidR="00FB5F4A">
        <w:t>The language is confusing. You are mapping cities, then you are analysing your mapping of cities by cities.</w:t>
      </w:r>
      <w:r w:rsidR="007B06FC">
        <w:t xml:space="preserve"> I assume what you are using is Prefectures. </w:t>
      </w:r>
      <w:r w:rsidR="00517C1F">
        <w:t xml:space="preserve">Prefectures are not cities. </w:t>
      </w:r>
      <w:r w:rsidR="007B06FC">
        <w:t>Call them prefectures, not cities.</w:t>
      </w:r>
    </w:p>
  </w:comment>
  <w:comment w:id="22" w:author="Brett Bryan" w:date="2021-09-25T10:06:00Z" w:initials="BB">
    <w:p w14:paraId="5F158DD4" w14:textId="4EE07DD6" w:rsidR="001756F2" w:rsidRDefault="001756F2">
      <w:pPr>
        <w:pStyle w:val="CommentText"/>
      </w:pPr>
      <w:r>
        <w:rPr>
          <w:rStyle w:val="CommentReference"/>
        </w:rPr>
        <w:annotationRef/>
      </w:r>
      <w:r w:rsidR="007C38B0">
        <w:t>Perhaps just show urban in 1994, 2006, 2018?</w:t>
      </w:r>
    </w:p>
  </w:comment>
  <w:comment w:id="24" w:author="Brett Bryan" w:date="2021-09-25T15:22:00Z" w:initials="BB">
    <w:p w14:paraId="4F0F77F9" w14:textId="1C6D2993" w:rsidR="00DD698E" w:rsidRDefault="00DD698E">
      <w:pPr>
        <w:pStyle w:val="CommentText"/>
      </w:pPr>
      <w:r>
        <w:rPr>
          <w:rStyle w:val="CommentReference"/>
        </w:rPr>
        <w:annotationRef/>
      </w:r>
      <w:r>
        <w:t>How did you select the structure of the U-Net?</w:t>
      </w:r>
    </w:p>
  </w:comment>
  <w:comment w:id="25" w:author="Brett Bryan" w:date="2021-09-25T15:22:00Z" w:initials="BB">
    <w:p w14:paraId="22E0B862" w14:textId="563093CC" w:rsidR="00DD698E" w:rsidRDefault="00DD698E">
      <w:pPr>
        <w:pStyle w:val="CommentText"/>
      </w:pPr>
      <w:r>
        <w:rPr>
          <w:rStyle w:val="CommentReference"/>
        </w:rPr>
        <w:annotationRef/>
      </w:r>
      <w:r>
        <w:t>Jargon. Non-sensical.</w:t>
      </w:r>
    </w:p>
  </w:comment>
  <w:comment w:id="26" w:author="Brett Bryan" w:date="2021-09-25T15:23:00Z" w:initials="BB">
    <w:p w14:paraId="773C1BB1" w14:textId="32683D41" w:rsidR="00E10506" w:rsidRDefault="00E10506">
      <w:pPr>
        <w:pStyle w:val="CommentText"/>
      </w:pPr>
      <w:r>
        <w:t>What is this</w:t>
      </w:r>
      <w:r>
        <w:rPr>
          <w:rStyle w:val="CommentReference"/>
        </w:rPr>
        <w:annotationRef/>
      </w:r>
      <w:r>
        <w:t xml:space="preserve">? Reference? </w:t>
      </w:r>
    </w:p>
  </w:comment>
  <w:comment w:id="23" w:author="Brett Bryan" w:date="2021-09-25T15:23:00Z" w:initials="BB">
    <w:p w14:paraId="62CE3461" w14:textId="03AA5781" w:rsidR="00320458" w:rsidRDefault="00320458">
      <w:pPr>
        <w:pStyle w:val="CommentText"/>
      </w:pPr>
      <w:r>
        <w:rPr>
          <w:rStyle w:val="CommentReference"/>
        </w:rPr>
        <w:annotationRef/>
      </w:r>
      <w:r>
        <w:t xml:space="preserve">This paragraph is utterly </w:t>
      </w:r>
      <w:proofErr w:type="spellStart"/>
      <w:r>
        <w:t>inintelligible</w:t>
      </w:r>
      <w:proofErr w:type="spellEnd"/>
      <w:r>
        <w:t>.</w:t>
      </w:r>
    </w:p>
  </w:comment>
  <w:comment w:id="28" w:author="Brett Bryan" w:date="2021-09-25T15:16:00Z" w:initials="BB">
    <w:p w14:paraId="07BA9108" w14:textId="1887CEF5" w:rsidR="005F0769" w:rsidRDefault="005F0769">
      <w:pPr>
        <w:pStyle w:val="CommentText"/>
      </w:pPr>
      <w:r>
        <w:rPr>
          <w:rStyle w:val="CommentReference"/>
        </w:rPr>
        <w:annotationRef/>
      </w:r>
      <w:r>
        <w:t xml:space="preserve">To be honest, I really cannot make much sense out of this </w:t>
      </w:r>
      <w:proofErr w:type="gramStart"/>
      <w:r>
        <w:t>figure</w:t>
      </w:r>
      <w:proofErr w:type="gramEnd"/>
      <w:r>
        <w:t xml:space="preserve"> so I am not sure how a reader who has had nothing to do with the </w:t>
      </w:r>
      <w:r w:rsidR="00D75200">
        <w:t xml:space="preserve">research is going to understand it. Much </w:t>
      </w:r>
      <w:r w:rsidR="00A37879">
        <w:t>more information is required in the caption to describe the figure and help the reader interpret it.</w:t>
      </w:r>
      <w:r w:rsidR="00A9664E">
        <w:t xml:space="preserve"> For example, what do the numbers mean? How </w:t>
      </w:r>
      <w:r w:rsidR="005121F7">
        <w:t>can a tile be shaped 256 squared by 2? You don’t have that many cells.</w:t>
      </w:r>
      <w:r w:rsidR="00E91295">
        <w:t xml:space="preserve"> What is concatenation? How does it work?</w:t>
      </w:r>
      <w:r w:rsidR="00205E67">
        <w:t xml:space="preserve"> </w:t>
      </w:r>
      <w:proofErr w:type="spellStart"/>
      <w:r w:rsidR="00205E67">
        <w:t>BatchNorm</w:t>
      </w:r>
      <w:proofErr w:type="spellEnd"/>
      <w:r w:rsidR="00205E67">
        <w:t xml:space="preserve">??? </w:t>
      </w:r>
      <w:proofErr w:type="spellStart"/>
      <w:r w:rsidR="00205E67">
        <w:t>Softmax</w:t>
      </w:r>
      <w:proofErr w:type="spellEnd"/>
      <w:r w:rsidR="00205E67">
        <w:t>???</w:t>
      </w:r>
      <w:r w:rsidR="00E91295">
        <w:t xml:space="preserve"> Etc. etc.</w:t>
      </w:r>
    </w:p>
  </w:comment>
  <w:comment w:id="29" w:author="Brett Bryan" w:date="2021-09-25T15:24:00Z" w:initials="BB">
    <w:p w14:paraId="3CF64104" w14:textId="1BB5EF8A" w:rsidR="007B2F67" w:rsidRDefault="007B2F67">
      <w:pPr>
        <w:pStyle w:val="CommentText"/>
      </w:pPr>
      <w:r>
        <w:rPr>
          <w:rStyle w:val="CommentReference"/>
        </w:rPr>
        <w:annotationRef/>
      </w:r>
      <w:r>
        <w:t>What is the base image???</w:t>
      </w:r>
    </w:p>
  </w:comment>
  <w:comment w:id="30" w:author="Brett Bryan" w:date="2021-09-25T15:25:00Z" w:initials="BB">
    <w:p w14:paraId="7E4F330D" w14:textId="3CA317B8" w:rsidR="0056120C" w:rsidRDefault="0056120C">
      <w:pPr>
        <w:pStyle w:val="CommentText"/>
      </w:pPr>
      <w:r>
        <w:rPr>
          <w:rStyle w:val="CommentReference"/>
        </w:rPr>
        <w:annotationRef/>
      </w:r>
      <w:r>
        <w:t>Why was this done? Why not just predict using the whole image?</w:t>
      </w:r>
    </w:p>
  </w:comment>
  <w:comment w:id="31" w:author="Brett Bryan" w:date="2021-09-25T15:26:00Z" w:initials="BB">
    <w:p w14:paraId="57D1B34D" w14:textId="14018A14" w:rsidR="0056120C" w:rsidRDefault="0056120C">
      <w:pPr>
        <w:pStyle w:val="CommentText"/>
      </w:pPr>
      <w:r>
        <w:rPr>
          <w:rStyle w:val="CommentReference"/>
        </w:rPr>
        <w:annotationRef/>
      </w:r>
      <w:r>
        <w:t>??? be more specific. What do you mean ‘</w:t>
      </w:r>
      <w:proofErr w:type="gramStart"/>
      <w:r>
        <w:t>it</w:t>
      </w:r>
      <w:proofErr w:type="gramEnd"/>
      <w:r>
        <w:t xml:space="preserve"> works’?</w:t>
      </w:r>
    </w:p>
  </w:comment>
  <w:comment w:id="33" w:author="Brett Bryan" w:date="2021-09-25T15:26:00Z" w:initials="BB">
    <w:p w14:paraId="1A1ACE26" w14:textId="1C84BB33" w:rsidR="0056120C" w:rsidRDefault="0056120C">
      <w:pPr>
        <w:pStyle w:val="CommentText"/>
      </w:pPr>
      <w:r>
        <w:rPr>
          <w:rStyle w:val="CommentReference"/>
        </w:rPr>
        <w:annotationRef/>
      </w:r>
      <w:r>
        <w:t>More detailed explanation required.</w:t>
      </w:r>
    </w:p>
  </w:comment>
  <w:comment w:id="35" w:author="Brett Bryan" w:date="2021-09-25T15:27:00Z" w:initials="BB">
    <w:p w14:paraId="006F9C2C" w14:textId="035B7A23" w:rsidR="002A5C09" w:rsidRDefault="002A5C09">
      <w:pPr>
        <w:pStyle w:val="CommentText"/>
      </w:pPr>
      <w:r>
        <w:rPr>
          <w:rStyle w:val="CommentReference"/>
        </w:rPr>
        <w:annotationRef/>
      </w:r>
      <w:r>
        <w:t>What???</w:t>
      </w:r>
    </w:p>
  </w:comment>
  <w:comment w:id="36" w:author="Brett Bryan" w:date="2021-09-25T15:30:00Z" w:initials="BB">
    <w:p w14:paraId="1F944885" w14:textId="27431E47" w:rsidR="00701F70" w:rsidRDefault="00701F70">
      <w:pPr>
        <w:pStyle w:val="CommentText"/>
      </w:pPr>
      <w:r>
        <w:rPr>
          <w:rStyle w:val="CommentReference"/>
        </w:rPr>
        <w:annotationRef/>
      </w:r>
      <w:r w:rsidR="000C29C5">
        <w:t xml:space="preserve">I think I know what you mean by base year and target year now. I think that these need to be made clear earlier on </w:t>
      </w:r>
      <w:proofErr w:type="gramStart"/>
      <w:r w:rsidR="000C29C5">
        <w:t>i.e.</w:t>
      </w:r>
      <w:proofErr w:type="gramEnd"/>
      <w:r w:rsidR="000C29C5">
        <w:t xml:space="preserve"> what you mean by base year and target year needs to be defined earlier.</w:t>
      </w:r>
      <w:r w:rsidR="00B564C8">
        <w:t xml:space="preserve"> All</w:t>
      </w:r>
    </w:p>
  </w:comment>
  <w:comment w:id="34" w:author="Brett Bryan" w:date="2021-09-25T15:28:00Z" w:initials="BB">
    <w:p w14:paraId="676931D5" w14:textId="6E8FD967" w:rsidR="002A5C09" w:rsidRDefault="002A5C09">
      <w:pPr>
        <w:pStyle w:val="CommentText"/>
      </w:pPr>
      <w:r>
        <w:rPr>
          <w:rStyle w:val="CommentReference"/>
        </w:rPr>
        <w:annotationRef/>
      </w:r>
      <w:r>
        <w:t xml:space="preserve">I think what you mean to say is </w:t>
      </w:r>
      <w:r w:rsidR="00AD7F15">
        <w:t xml:space="preserve">something like ‘we ranked pixels </w:t>
      </w:r>
      <w:r w:rsidR="00220B8D">
        <w:t>from highest</w:t>
      </w:r>
      <w:r w:rsidR="00701F70">
        <w:t xml:space="preserve"> transition potential to lowest and classified pixels in order of transition potential until the known urban area of the target year was met”.</w:t>
      </w:r>
    </w:p>
  </w:comment>
  <w:comment w:id="37" w:author="Brett Bryan" w:date="2021-09-25T15:32:00Z" w:initials="BB">
    <w:p w14:paraId="4815F512" w14:textId="018F4D91" w:rsidR="00994953" w:rsidRDefault="00994953">
      <w:pPr>
        <w:pStyle w:val="CommentText"/>
      </w:pPr>
      <w:r>
        <w:rPr>
          <w:rStyle w:val="CommentReference"/>
        </w:rPr>
        <w:annotationRef/>
      </w:r>
      <w:r>
        <w:t>A few more words are needed to explain what this is.</w:t>
      </w:r>
    </w:p>
  </w:comment>
  <w:comment w:id="39" w:author="Brett Bryan" w:date="2021-09-25T15:36:00Z" w:initials="BB">
    <w:p w14:paraId="7C3BBE14" w14:textId="237216BA" w:rsidR="003B4DF4" w:rsidRDefault="003B4DF4">
      <w:pPr>
        <w:pStyle w:val="CommentText"/>
      </w:pPr>
      <w:r>
        <w:rPr>
          <w:rStyle w:val="CommentReference"/>
        </w:rPr>
        <w:annotationRef/>
      </w:r>
      <w:r w:rsidR="001F4775">
        <w:t>A</w:t>
      </w:r>
      <w:r w:rsidR="006B2FC9">
        <w:t>nother poorly chosen citation. The spatial pattern metrics were not developed by this paper, they have been around for decades</w:t>
      </w:r>
      <w:r w:rsidR="00A947ED">
        <w:t xml:space="preserve">. These authors should not be given credit for the development of these metrics. I suggest that you checked </w:t>
      </w:r>
      <w:proofErr w:type="gramStart"/>
      <w:r w:rsidR="00A947ED">
        <w:t>all of</w:t>
      </w:r>
      <w:proofErr w:type="gramEnd"/>
      <w:r w:rsidR="00A947ED">
        <w:t xml:space="preserve"> your citations </w:t>
      </w:r>
      <w:r w:rsidR="00FF6691">
        <w:t>and make sure that they are quality citations.</w:t>
      </w:r>
    </w:p>
  </w:comment>
  <w:comment w:id="38" w:author="Brett Bryan" w:date="2021-09-25T15:38:00Z" w:initials="BB">
    <w:p w14:paraId="45BAB364" w14:textId="4AFE9FE5" w:rsidR="00E90FE4" w:rsidRDefault="00E90FE4">
      <w:pPr>
        <w:pStyle w:val="CommentText"/>
      </w:pPr>
      <w:r>
        <w:rPr>
          <w:rStyle w:val="CommentReference"/>
        </w:rPr>
        <w:annotationRef/>
      </w:r>
      <w:r>
        <w:t>Explain why these metrics were chosen</w:t>
      </w:r>
      <w:r w:rsidR="00967705">
        <w:t>.</w:t>
      </w:r>
    </w:p>
  </w:comment>
  <w:comment w:id="41" w:author="Brett Bryan" w:date="2021-09-25T17:29:00Z" w:initials="BB">
    <w:p w14:paraId="6EFB2513" w14:textId="2549855D" w:rsidR="00AE5842" w:rsidRDefault="00AE5842">
      <w:pPr>
        <w:pStyle w:val="CommentText"/>
      </w:pPr>
      <w:r>
        <w:rPr>
          <w:rStyle w:val="CommentReference"/>
        </w:rPr>
        <w:annotationRef/>
      </w:r>
      <w:r>
        <w:t xml:space="preserve">These descriptions need to be improved. They are too general. Be specific about what each metric measures. </w:t>
      </w:r>
      <w:proofErr w:type="gramStart"/>
      <w:r w:rsidR="00E64233">
        <w:t>E.g.</w:t>
      </w:r>
      <w:proofErr w:type="gramEnd"/>
      <w:r w:rsidR="00E64233">
        <w:t xml:space="preserve"> Hit rate is the </w:t>
      </w:r>
      <w:r w:rsidR="008F3DC8">
        <w:t xml:space="preserve">ratio of </w:t>
      </w:r>
      <w:r w:rsidR="00A74139">
        <w:t xml:space="preserve">correctly identified urban pixels (i.e. hits) to the sum of </w:t>
      </w:r>
      <w:r w:rsidR="00395FC3">
        <w:t xml:space="preserve">hits and </w:t>
      </w:r>
      <w:r w:rsidR="00395FC3" w:rsidRPr="0027245C">
        <w:rPr>
          <w:rFonts w:ascii="Calibri" w:hAnsi="Calibri" w:cs="Calibri"/>
          <w:sz w:val="18"/>
          <w:szCs w:val="18"/>
          <w:lang w:val="en-US"/>
        </w:rPr>
        <w:t>incorrectly predicted non-urban pixels</w:t>
      </w:r>
      <w:r w:rsidR="00395FC3">
        <w:t xml:space="preserve"> (i.e.</w:t>
      </w:r>
      <w:r w:rsidR="00DD45BE">
        <w:t xml:space="preserve"> </w:t>
      </w:r>
      <w:r w:rsidR="00395FC3">
        <w:t>misses</w:t>
      </w:r>
      <w:r w:rsidR="00DD45BE">
        <w:t>).</w:t>
      </w:r>
    </w:p>
  </w:comment>
  <w:comment w:id="42" w:author="Brett Bryan" w:date="2021-09-25T17:24:00Z" w:initials="BB">
    <w:p w14:paraId="26F9892A" w14:textId="2AAF757E" w:rsidR="00BB2BEC" w:rsidRDefault="00BB2BEC">
      <w:pPr>
        <w:pStyle w:val="CommentText"/>
      </w:pPr>
      <w:r>
        <w:rPr>
          <w:rStyle w:val="CommentReference"/>
        </w:rPr>
        <w:annotationRef/>
      </w:r>
      <w:r w:rsidR="00DD4FDE">
        <w:t>What are positive and negative predictions?</w:t>
      </w:r>
    </w:p>
  </w:comment>
  <w:comment w:id="43" w:author="Brett Bryan" w:date="2021-09-25T17:37:00Z" w:initials="BB">
    <w:p w14:paraId="16C2AFF4" w14:textId="2DCE2BBE" w:rsidR="008A37F9" w:rsidRDefault="008A37F9">
      <w:pPr>
        <w:pStyle w:val="CommentText"/>
      </w:pPr>
      <w:r>
        <w:rPr>
          <w:rStyle w:val="CommentReference"/>
        </w:rPr>
        <w:annotationRef/>
      </w:r>
      <w:r>
        <w:t>Be specific… 1994? 2006?</w:t>
      </w:r>
    </w:p>
  </w:comment>
  <w:comment w:id="44" w:author="Brett Bryan" w:date="2021-09-25T17:38:00Z" w:initials="BB">
    <w:p w14:paraId="2AD5795F" w14:textId="47AC79A2" w:rsidR="00D94DC8" w:rsidRDefault="00D94DC8">
      <w:pPr>
        <w:pStyle w:val="CommentText"/>
      </w:pPr>
      <w:r>
        <w:rPr>
          <w:rStyle w:val="CommentReference"/>
        </w:rPr>
        <w:annotationRef/>
      </w:r>
      <w:r>
        <w:t xml:space="preserve">What </w:t>
      </w:r>
      <w:proofErr w:type="gramStart"/>
      <w:r>
        <w:t>other</w:t>
      </w:r>
      <w:proofErr w:type="gramEnd"/>
      <w:r>
        <w:t xml:space="preserve"> model? How many models are there?</w:t>
      </w:r>
    </w:p>
  </w:comment>
  <w:comment w:id="45" w:author="Brett Bryan" w:date="2021-09-25T17:57:00Z" w:initials="BB">
    <w:p w14:paraId="4188DD01" w14:textId="75085ADB" w:rsidR="00F166B4" w:rsidRDefault="00F166B4">
      <w:pPr>
        <w:pStyle w:val="CommentText"/>
      </w:pPr>
      <w:r>
        <w:rPr>
          <w:rStyle w:val="CommentReference"/>
        </w:rPr>
        <w:annotationRef/>
      </w:r>
      <w:r w:rsidR="00A0379E">
        <w:t xml:space="preserve">This has not been </w:t>
      </w:r>
      <w:r w:rsidR="00E31F0C">
        <w:t>described in the Methods!?</w:t>
      </w:r>
    </w:p>
  </w:comment>
  <w:comment w:id="47" w:author="Brett Bryan" w:date="2021-09-25T17:57:00Z" w:initials="BB">
    <w:p w14:paraId="5C928BDA" w14:textId="5B6AD7E9" w:rsidR="00E31F0C" w:rsidRDefault="00E31F0C">
      <w:pPr>
        <w:pStyle w:val="CommentText"/>
      </w:pPr>
      <w:r>
        <w:rPr>
          <w:rStyle w:val="CommentReference"/>
        </w:rPr>
        <w:annotationRef/>
      </w:r>
      <w:r>
        <w:t xml:space="preserve">More information reqd. What are the </w:t>
      </w:r>
      <w:r w:rsidR="006F3515">
        <w:t>dots?</w:t>
      </w:r>
    </w:p>
  </w:comment>
  <w:comment w:id="48" w:author="Brett Bryan" w:date="2021-09-26T09:59:00Z" w:initials="BB">
    <w:p w14:paraId="3B2E7C44" w14:textId="695BC39E" w:rsidR="007043F6" w:rsidRDefault="007043F6">
      <w:pPr>
        <w:pStyle w:val="CommentText"/>
      </w:pPr>
      <w:r>
        <w:rPr>
          <w:rStyle w:val="CommentReference"/>
        </w:rPr>
        <w:annotationRef/>
      </w:r>
      <w:r>
        <w:t>Capitalise layer names.</w:t>
      </w:r>
    </w:p>
  </w:comment>
  <w:comment w:id="49" w:author="Brett Bryan" w:date="2021-09-26T09:57:00Z" w:initials="BB">
    <w:p w14:paraId="159318BF" w14:textId="003BC8D5" w:rsidR="00B70EA7" w:rsidRDefault="00B70EA7">
      <w:pPr>
        <w:pStyle w:val="CommentText"/>
      </w:pPr>
      <w:r>
        <w:rPr>
          <w:rStyle w:val="CommentReference"/>
        </w:rPr>
        <w:annotationRef/>
      </w:r>
      <w:r>
        <w:t>Unclear</w:t>
      </w:r>
    </w:p>
  </w:comment>
  <w:comment w:id="51" w:author="Brett Bryan" w:date="2021-09-26T10:00:00Z" w:initials="BB">
    <w:p w14:paraId="3874F0AC" w14:textId="70C29E8F" w:rsidR="00235D30" w:rsidRDefault="00235D30">
      <w:pPr>
        <w:pStyle w:val="CommentText"/>
      </w:pPr>
      <w:r>
        <w:rPr>
          <w:rStyle w:val="CommentReference"/>
        </w:rPr>
        <w:annotationRef/>
      </w:r>
      <w:r>
        <w:t xml:space="preserve">Which is the </w:t>
      </w:r>
      <w:r w:rsidR="00C57379">
        <w:t>‘</w:t>
      </w:r>
      <w:r>
        <w:t>base</w:t>
      </w:r>
      <w:r w:rsidR="00C57379">
        <w:t>’</w:t>
      </w:r>
      <w:r>
        <w:t xml:space="preserve"> </w:t>
      </w:r>
      <w:proofErr w:type="gramStart"/>
      <w:r>
        <w:t>image</w:t>
      </w:r>
      <w:proofErr w:type="gramEnd"/>
      <w:r>
        <w:t xml:space="preserve"> and which is the </w:t>
      </w:r>
      <w:r w:rsidR="00C57379">
        <w:t>‘</w:t>
      </w:r>
      <w:r>
        <w:t>target</w:t>
      </w:r>
      <w:r w:rsidR="00C57379">
        <w:t>’</w:t>
      </w:r>
      <w:r>
        <w:t xml:space="preserve"> image?</w:t>
      </w:r>
      <w:r w:rsidR="0083528C">
        <w:t xml:space="preserve"> </w:t>
      </w:r>
      <w:r w:rsidR="0086542F">
        <w:t>Refine and extend the caption.</w:t>
      </w:r>
    </w:p>
  </w:comment>
  <w:comment w:id="53" w:author="Brett Bryan" w:date="2021-09-26T10:19:00Z" w:initials="BB">
    <w:p w14:paraId="479C3A60" w14:textId="09769B09" w:rsidR="00F67829" w:rsidRDefault="00F67829">
      <w:pPr>
        <w:pStyle w:val="CommentText"/>
      </w:pPr>
      <w:r>
        <w:rPr>
          <w:rStyle w:val="CommentReference"/>
        </w:rPr>
        <w:annotationRef/>
      </w:r>
      <w:r>
        <w:t>Unclear.</w:t>
      </w:r>
    </w:p>
  </w:comment>
  <w:comment w:id="55" w:author="Brett Bryan" w:date="2021-09-26T10:42:00Z" w:initials="BB">
    <w:p w14:paraId="700FAA69" w14:textId="561D5ACF" w:rsidR="00CC009B" w:rsidRDefault="00CC009B">
      <w:pPr>
        <w:pStyle w:val="CommentText"/>
      </w:pPr>
      <w:r>
        <w:rPr>
          <w:rStyle w:val="CommentReference"/>
        </w:rPr>
        <w:annotationRef/>
      </w:r>
      <w:r w:rsidR="003F4E3B">
        <w:rPr>
          <w:rStyle w:val="CommentReference"/>
        </w:rPr>
        <w:t xml:space="preserve">The thing that the model misses and indeed all models would miss is </w:t>
      </w:r>
      <w:r w:rsidR="00232105">
        <w:rPr>
          <w:rStyle w:val="CommentReference"/>
        </w:rPr>
        <w:t xml:space="preserve">deliberate </w:t>
      </w:r>
      <w:r w:rsidR="00A751DF">
        <w:rPr>
          <w:rStyle w:val="CommentReference"/>
        </w:rPr>
        <w:t>policy driven</w:t>
      </w:r>
      <w:r w:rsidR="00232105">
        <w:rPr>
          <w:rStyle w:val="CommentReference"/>
        </w:rPr>
        <w:t xml:space="preserve"> zoning changes and </w:t>
      </w:r>
      <w:r w:rsidR="006A6789">
        <w:rPr>
          <w:rStyle w:val="CommentReference"/>
        </w:rPr>
        <w:t xml:space="preserve">development initiatives which cause new areas to undergo </w:t>
      </w:r>
      <w:r w:rsidR="00232105">
        <w:rPr>
          <w:rStyle w:val="CommentReference"/>
        </w:rPr>
        <w:t xml:space="preserve">urban expansion </w:t>
      </w:r>
      <w:r w:rsidR="006A6789">
        <w:rPr>
          <w:rStyle w:val="CommentReference"/>
        </w:rPr>
        <w:t xml:space="preserve">which do not follow spatial rule such as neighbourhood effects for linear effects. </w:t>
      </w:r>
      <w:r w:rsidR="0039477B">
        <w:rPr>
          <w:rStyle w:val="CommentReference"/>
        </w:rPr>
        <w:t xml:space="preserve">In China these are called </w:t>
      </w:r>
      <w:r w:rsidR="00232105">
        <w:rPr>
          <w:rStyle w:val="CommentReference"/>
        </w:rPr>
        <w:t xml:space="preserve">‘new urban areas’ or ‘new </w:t>
      </w:r>
      <w:proofErr w:type="gramStart"/>
      <w:r w:rsidR="00232105">
        <w:rPr>
          <w:rStyle w:val="CommentReference"/>
        </w:rPr>
        <w:t>cities’</w:t>
      </w:r>
      <w:proofErr w:type="gramEnd"/>
      <w:r w:rsidR="00232105">
        <w:rPr>
          <w:rStyle w:val="CommentReference"/>
        </w:rPr>
        <w:t>.</w:t>
      </w:r>
      <w:r w:rsidR="0039477B">
        <w:rPr>
          <w:rStyle w:val="CommentReference"/>
        </w:rPr>
        <w:t xml:space="preserve"> I suggest that you add a couple of these to the inset maps to illustrate this effect</w:t>
      </w:r>
      <w:r w:rsidR="00053BB5">
        <w:rPr>
          <w:rStyle w:val="CommentReference"/>
        </w:rPr>
        <w:t>.</w:t>
      </w:r>
    </w:p>
  </w:comment>
  <w:comment w:id="56" w:author="Brett Bryan" w:date="2021-09-26T10:52:00Z" w:initials="BB">
    <w:p w14:paraId="0A294661" w14:textId="5B2AE231" w:rsidR="007C3319" w:rsidRDefault="007C3319">
      <w:pPr>
        <w:pStyle w:val="CommentText"/>
      </w:pPr>
      <w:r>
        <w:rPr>
          <w:rStyle w:val="CommentReference"/>
        </w:rPr>
        <w:annotationRef/>
      </w:r>
      <w:r>
        <w:t>Why are you giving estimates?</w:t>
      </w:r>
      <w:r w:rsidR="00216B61">
        <w:t xml:space="preserve"> Better to provide </w:t>
      </w:r>
      <w:r>
        <w:t>the precise value.</w:t>
      </w:r>
    </w:p>
  </w:comment>
  <w:comment w:id="59" w:author="Brett Bryan" w:date="2021-09-26T10:56:00Z" w:initials="BB">
    <w:p w14:paraId="0D201B28" w14:textId="0A21E1CF" w:rsidR="00065718" w:rsidRDefault="00065718">
      <w:pPr>
        <w:pStyle w:val="CommentText"/>
      </w:pPr>
      <w:r>
        <w:rPr>
          <w:rStyle w:val="CommentReference"/>
        </w:rPr>
        <w:annotationRef/>
      </w:r>
      <w:r>
        <w:t>Don't use acronyms unless they are well known.</w:t>
      </w:r>
    </w:p>
  </w:comment>
  <w:comment w:id="58" w:author="Brett Bryan" w:date="2021-09-26T10:58:00Z" w:initials="BB">
    <w:p w14:paraId="049ACCE8" w14:textId="2B91144D" w:rsidR="00280D7C" w:rsidRDefault="00280D7C">
      <w:pPr>
        <w:pStyle w:val="CommentText"/>
      </w:pPr>
      <w:r>
        <w:rPr>
          <w:rStyle w:val="CommentReference"/>
        </w:rPr>
        <w:annotationRef/>
      </w:r>
      <w:r>
        <w:t>The R squared</w:t>
      </w:r>
      <w:r w:rsidR="00DA1867">
        <w:t xml:space="preserve"> does not measure the level of association between the projection and the actual urban land use map. It measures the degree of fit of the pattern metrics to a straight line</w:t>
      </w:r>
      <w:r w:rsidR="00FC7555">
        <w:t xml:space="preserve"> of best fit to the point cloud</w:t>
      </w:r>
      <w:r w:rsidR="00DA1867">
        <w:t>.</w:t>
      </w:r>
      <w:r w:rsidR="00FC7555">
        <w:t xml:space="preserve"> The slope of the straight-line</w:t>
      </w:r>
      <w:r w:rsidR="00D945C8">
        <w:t xml:space="preserve"> indicates the level of correlation and the Y intercept indicates</w:t>
      </w:r>
      <w:r w:rsidR="004E420E">
        <w:t xml:space="preserve"> the systematic bias. </w:t>
      </w:r>
      <w:proofErr w:type="gramStart"/>
      <w:r w:rsidR="004E420E">
        <w:t>So</w:t>
      </w:r>
      <w:proofErr w:type="gramEnd"/>
      <w:r w:rsidR="004E420E">
        <w:t xml:space="preserve"> the interpretation here is that the LSI is very close i.e. the slope is the same and the interceptors near zero so the projected spatial pattern and shape of urban areas matches very closely that of the real world.</w:t>
      </w:r>
      <w:r w:rsidR="00D400C1">
        <w:t xml:space="preserve"> The slope of patch number is much less than one indicating that there is a systematic underestimation of the number of urban distinct areas</w:t>
      </w:r>
      <w:r w:rsidR="00406109">
        <w:t xml:space="preserve"> in the model compared to the real world. And as far as the fractal dimension goes</w:t>
      </w:r>
      <w:r w:rsidR="00A438C5">
        <w:t xml:space="preserve">, </w:t>
      </w:r>
      <w:r w:rsidR="00024B68">
        <w:t>I don't think that this is as helpful as the other two graphs and I suggest removing it.</w:t>
      </w:r>
    </w:p>
  </w:comment>
  <w:comment w:id="60" w:author="Brett Bryan" w:date="2021-09-04T10:34:00Z" w:initials="BB">
    <w:p w14:paraId="7E32626B" w14:textId="755C56F3" w:rsidR="00D81E95" w:rsidRDefault="00D81E95">
      <w:pPr>
        <w:pStyle w:val="CommentText"/>
      </w:pPr>
      <w:r>
        <w:rPr>
          <w:rStyle w:val="CommentReference"/>
        </w:rPr>
        <w:annotationRef/>
      </w:r>
      <w:r>
        <w:t xml:space="preserve">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61" w:author="JINZHU WANG" w:date="2021-09-14T10:25:00Z" w:initials="JW">
    <w:p w14:paraId="7977D316" w14:textId="7C01BE28" w:rsidR="008A09E2" w:rsidRDefault="2A8AE2E3" w:rsidP="2A8AE2E3">
      <w:pPr>
        <w:pStyle w:val="CommentText"/>
      </w:pPr>
      <w:r>
        <w:t xml:space="preserve">I think Path Number is somehow useful for showing that prediction map usually produces less patches than the reference map. </w:t>
      </w:r>
      <w:r w:rsidR="008A09E2">
        <w:rPr>
          <w:rStyle w:val="CommentReference"/>
        </w:rPr>
        <w:annotationRef/>
      </w:r>
    </w:p>
    <w:p w14:paraId="22006574" w14:textId="7C4F6994" w:rsidR="008A09E2" w:rsidRDefault="008A09E2" w:rsidP="2A8AE2E3">
      <w:pPr>
        <w:pStyle w:val="CommentText"/>
      </w:pPr>
    </w:p>
    <w:p w14:paraId="3D1398D2" w14:textId="31339863" w:rsidR="008A09E2" w:rsidRDefault="2A8AE2E3" w:rsidP="2A8AE2E3">
      <w:pPr>
        <w:pStyle w:val="CommentText"/>
      </w:pPr>
      <w:r>
        <w:t>I removed Largest Patch Index and added Fractal Dimension here.</w:t>
      </w:r>
    </w:p>
  </w:comment>
  <w:comment w:id="62" w:author="Brett Bryan" w:date="2021-09-26T10:54:00Z" w:initials="BB">
    <w:p w14:paraId="35FE2CF3" w14:textId="4A20CF01" w:rsidR="00A52F1D" w:rsidRDefault="00A52F1D">
      <w:pPr>
        <w:pStyle w:val="CommentText"/>
      </w:pPr>
      <w:r>
        <w:rPr>
          <w:rStyle w:val="CommentReference"/>
        </w:rPr>
        <w:annotationRef/>
      </w:r>
      <w:r>
        <w:t>Yes, I agree. The projected map shows less patches which indicates that it favours pixels that</w:t>
      </w:r>
      <w:r w:rsidR="00A5230C">
        <w:t xml:space="preserve"> are adjacent to existing urban areas. It illustrates that urban development resulting from new areas are not captured well. CA models try to mimic</w:t>
      </w:r>
      <w:r w:rsidR="00406A11">
        <w:t xml:space="preserve"> the advent of new urban areas springing up by using a stochastic parameter. U-Net Does not have that ability and is not capturing</w:t>
      </w:r>
      <w:r w:rsidR="00F82AB4">
        <w:t xml:space="preserve"> this process/behaviour.</w:t>
      </w:r>
    </w:p>
  </w:comment>
  <w:comment w:id="66" w:author="Brett Bryan" w:date="2021-09-26T11:04:00Z" w:initials="BB">
    <w:p w14:paraId="1303FAE7" w14:textId="3C540322" w:rsidR="00D5257B" w:rsidRDefault="00D5257B">
      <w:pPr>
        <w:pStyle w:val="CommentText"/>
      </w:pPr>
      <w:r>
        <w:rPr>
          <w:rStyle w:val="CommentReference"/>
        </w:rPr>
        <w:annotationRef/>
      </w:r>
      <w:r>
        <w:t>Add some gridlines and correct the spelling in the legend.</w:t>
      </w:r>
      <w:r w:rsidR="00B569C5">
        <w:t xml:space="preserve"> Don't use 10^4, use thousands of square kilometres. </w:t>
      </w:r>
    </w:p>
  </w:comment>
  <w:comment w:id="64" w:author="Brett Bryan" w:date="2021-09-26T11:09:00Z" w:initials="BB">
    <w:p w14:paraId="53E669D5" w14:textId="5A5A8BE1" w:rsidR="00B81576" w:rsidRDefault="00B81576">
      <w:pPr>
        <w:pStyle w:val="CommentText"/>
      </w:pPr>
      <w:r>
        <w:rPr>
          <w:rStyle w:val="CommentReference"/>
        </w:rPr>
        <w:annotationRef/>
      </w:r>
      <w:r>
        <w:t>This is really part of the methods,</w:t>
      </w:r>
      <w:r w:rsidR="000D6952">
        <w:t xml:space="preserve"> not the results. All</w:t>
      </w:r>
    </w:p>
  </w:comment>
  <w:comment w:id="68"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70" w:author="Brett Bryan" w:date="2021-09-26T11:59:00Z" w:initials="BB">
    <w:p w14:paraId="24DC3FF0" w14:textId="2E53BECA" w:rsidR="00487F8A" w:rsidRDefault="00487F8A">
      <w:pPr>
        <w:pStyle w:val="CommentText"/>
      </w:pPr>
      <w:r>
        <w:rPr>
          <w:rStyle w:val="CommentReference"/>
        </w:rPr>
        <w:annotationRef/>
      </w:r>
      <w:r w:rsidR="00E46120">
        <w:t>The discussion</w:t>
      </w:r>
      <w:r w:rsidR="00BC57CD">
        <w:t xml:space="preserve"> has all the right elements but</w:t>
      </w:r>
      <w:r w:rsidR="00E46120">
        <w:t xml:space="preserve"> needs to be refined and improved.</w:t>
      </w:r>
    </w:p>
  </w:comment>
  <w:comment w:id="72" w:author="Brett Bryan" w:date="2021-09-26T11:37:00Z" w:initials="BB">
    <w:p w14:paraId="131FF1AE" w14:textId="03AFEF4C" w:rsidR="009800E6" w:rsidRDefault="009800E6">
      <w:pPr>
        <w:pStyle w:val="CommentText"/>
      </w:pPr>
      <w:r>
        <w:rPr>
          <w:rStyle w:val="CommentReference"/>
        </w:rPr>
        <w:annotationRef/>
      </w:r>
      <w:r w:rsidR="00EA3D5C">
        <w:t>This city is not really elongated. Can you find one that is constrained by some sort of linear feature like a river or a valley</w:t>
      </w:r>
      <w:r w:rsidR="000265E6">
        <w:t xml:space="preserve"> to illustrate this a bit better?</w:t>
      </w:r>
    </w:p>
  </w:comment>
  <w:comment w:id="71" w:author="Brett Bryan" w:date="2021-09-26T11:38:00Z" w:initials="BB">
    <w:p w14:paraId="4ADEB44D" w14:textId="77777777" w:rsidR="004D36E0" w:rsidRDefault="000265E6">
      <w:pPr>
        <w:pStyle w:val="CommentText"/>
      </w:pPr>
      <w:r>
        <w:rPr>
          <w:rStyle w:val="CommentReference"/>
        </w:rPr>
        <w:annotationRef/>
      </w:r>
      <w:r>
        <w:t>Here you need to synthesise what the model</w:t>
      </w:r>
      <w:r w:rsidR="003B1CD4">
        <w:t xml:space="preserve"> did best and what it failed to do. </w:t>
      </w:r>
    </w:p>
    <w:p w14:paraId="65CDD6F2" w14:textId="77777777" w:rsidR="000265E6" w:rsidRDefault="004D36E0" w:rsidP="004D36E0">
      <w:pPr>
        <w:pStyle w:val="CommentText"/>
        <w:numPr>
          <w:ilvl w:val="0"/>
          <w:numId w:val="12"/>
        </w:numPr>
      </w:pPr>
      <w:r>
        <w:t xml:space="preserve"> </w:t>
      </w:r>
      <w:r w:rsidR="003B1CD4">
        <w:t>The model was able to capture the neighbourhood effects such that areas near urban areas were mo</w:t>
      </w:r>
      <w:r>
        <w:t>re</w:t>
      </w:r>
      <w:r w:rsidR="003B1CD4">
        <w:t xml:space="preserve"> likely to transition to urban areas</w:t>
      </w:r>
      <w:r>
        <w:t>.</w:t>
      </w:r>
    </w:p>
    <w:p w14:paraId="5BB5BCAC" w14:textId="77777777" w:rsidR="004D36E0" w:rsidRDefault="004D36E0" w:rsidP="004D36E0">
      <w:pPr>
        <w:pStyle w:val="CommentText"/>
        <w:numPr>
          <w:ilvl w:val="0"/>
          <w:numId w:val="12"/>
        </w:numPr>
      </w:pPr>
      <w:r>
        <w:t>The model captured the gravity effect of urban development where</w:t>
      </w:r>
      <w:r w:rsidR="002A50CE">
        <w:t xml:space="preserve"> development was more likely to occur near larger cities rather than smaller villages.</w:t>
      </w:r>
    </w:p>
    <w:p w14:paraId="08525FF8" w14:textId="5B3874CC" w:rsidR="002A50CE" w:rsidRDefault="002A50CE" w:rsidP="004D36E0">
      <w:pPr>
        <w:pStyle w:val="CommentText"/>
        <w:numPr>
          <w:ilvl w:val="0"/>
          <w:numId w:val="12"/>
        </w:numPr>
      </w:pPr>
      <w:r>
        <w:t>The model captured the pattern of urban development</w:t>
      </w:r>
      <w:r w:rsidR="00782B81">
        <w:t xml:space="preserve"> rather than </w:t>
      </w:r>
      <w:proofErr w:type="spellStart"/>
      <w:r w:rsidR="00782B81">
        <w:t>than</w:t>
      </w:r>
      <w:proofErr w:type="spellEnd"/>
      <w:r w:rsidR="00782B81">
        <w:t xml:space="preserve"> just simply buffering spatial features it recognised and mimicked the shape of urban areas.</w:t>
      </w:r>
    </w:p>
    <w:p w14:paraId="11B66633" w14:textId="77777777" w:rsidR="00782B81" w:rsidRDefault="00782B81" w:rsidP="004D36E0">
      <w:pPr>
        <w:pStyle w:val="CommentText"/>
        <w:numPr>
          <w:ilvl w:val="0"/>
          <w:numId w:val="12"/>
        </w:numPr>
      </w:pPr>
      <w:r>
        <w:t>The model was able to correctly project</w:t>
      </w:r>
      <w:r w:rsidR="00D41F8A">
        <w:t xml:space="preserve"> a higher transition potential following linear features such as transport routes.</w:t>
      </w:r>
    </w:p>
    <w:p w14:paraId="3A07F3D5" w14:textId="77777777" w:rsidR="00D41F8A" w:rsidRDefault="00D41F8A" w:rsidP="00D41F8A">
      <w:pPr>
        <w:pStyle w:val="CommentText"/>
      </w:pPr>
      <w:r>
        <w:t>The model was not able to predict new planned developments.</w:t>
      </w:r>
    </w:p>
    <w:p w14:paraId="5B722F8F" w14:textId="77777777" w:rsidR="00F3746C" w:rsidRDefault="00F3746C" w:rsidP="00D41F8A">
      <w:pPr>
        <w:pStyle w:val="CommentText"/>
      </w:pPr>
    </w:p>
    <w:p w14:paraId="1F29672B" w14:textId="5E220DA4" w:rsidR="00F3746C" w:rsidRDefault="00F3746C" w:rsidP="00D41F8A">
      <w:pPr>
        <w:pStyle w:val="CommentText"/>
      </w:pPr>
    </w:p>
  </w:comment>
  <w:comment w:id="73"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74" w:author="Brett Bryan" w:date="2021-09-26T11:42:00Z" w:initials="BB">
    <w:p w14:paraId="0CE89357" w14:textId="77777777" w:rsidR="00E02A8D" w:rsidRDefault="00E02A8D"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75" w:author="Brett Bryan" w:date="2021-09-26T11:45:00Z" w:initials="BB">
    <w:p w14:paraId="168A3621" w14:textId="196A2FBC" w:rsidR="007E3125" w:rsidRDefault="007E3125">
      <w:pPr>
        <w:pStyle w:val="CommentText"/>
      </w:pPr>
      <w:r>
        <w:rPr>
          <w:rStyle w:val="CommentReference"/>
        </w:rPr>
        <w:annotationRef/>
      </w:r>
      <w:r>
        <w:t>who says?</w:t>
      </w:r>
    </w:p>
  </w:comment>
  <w:comment w:id="76" w:author="Brett Bryan" w:date="2021-09-26T12:03:00Z" w:initials="BB">
    <w:p w14:paraId="05508BDA" w14:textId="0BDAFF37" w:rsidR="005210C8" w:rsidRDefault="005210C8">
      <w:pPr>
        <w:pStyle w:val="CommentText"/>
      </w:pPr>
      <w:r>
        <w:rPr>
          <w:rStyle w:val="CommentReference"/>
        </w:rPr>
        <w:annotationRef/>
      </w:r>
      <w:r w:rsidR="00C11E5D">
        <w:t>Yes, so this is a brief description of the pattern of urbanisation in 2030. But it is very</w:t>
      </w:r>
      <w:r w:rsidR="00B46E38">
        <w:t xml:space="preserve"> repetitive, repeating the trends found in the prediction of</w:t>
      </w:r>
      <w:r w:rsidR="00A77EDA">
        <w:t xml:space="preserve"> urban land use to 2018.</w:t>
      </w:r>
      <w:r w:rsidR="00331B6C">
        <w:t xml:space="preserve"> What new information is revealed by the 2030 projection?</w:t>
      </w:r>
    </w:p>
  </w:comment>
  <w:comment w:id="77" w:author="Brett Bryan" w:date="2021-09-26T12:04:00Z" w:initials="BB">
    <w:p w14:paraId="468F5503" w14:textId="08584442" w:rsidR="001D3490" w:rsidRDefault="001D3490">
      <w:pPr>
        <w:pStyle w:val="CommentText"/>
      </w:pPr>
      <w:r>
        <w:rPr>
          <w:rStyle w:val="CommentReference"/>
        </w:rPr>
        <w:annotationRef/>
      </w:r>
      <w:r>
        <w:t>This</w:t>
      </w:r>
      <w:r w:rsidR="00AD3DAB">
        <w:t xml:space="preserve"> </w:t>
      </w:r>
      <w:r w:rsidR="00EB2C8C">
        <w:t xml:space="preserve">discussion of the sustainability impacts needs to be substantially strengthened. </w:t>
      </w:r>
      <w:proofErr w:type="gramStart"/>
      <w:r w:rsidR="00EB2C8C">
        <w:t>At the moment</w:t>
      </w:r>
      <w:proofErr w:type="gramEnd"/>
      <w:r w:rsidR="00EB2C8C">
        <w:t xml:space="preserve"> it says virtually nothing.</w:t>
      </w:r>
    </w:p>
  </w:comment>
  <w:comment w:id="78" w:author="Brett Bryan" w:date="2021-09-26T11:57:00Z" w:initials="BB">
    <w:p w14:paraId="3075356E" w14:textId="5F6A9603" w:rsidR="00CE5E28" w:rsidRDefault="00CE5E28">
      <w:pPr>
        <w:pStyle w:val="CommentText"/>
      </w:pPr>
      <w:r>
        <w:rPr>
          <w:rStyle w:val="CommentReference"/>
        </w:rPr>
        <w:annotationRef/>
      </w:r>
      <w:r w:rsidR="00CB306C">
        <w:t>This is a deliberate choice not a limitation.</w:t>
      </w:r>
      <w:r w:rsidR="00106490">
        <w:t xml:space="preserve"> Add this to the methods</w:t>
      </w:r>
      <w:r w:rsidR="00E37CED">
        <w:t>.</w:t>
      </w:r>
    </w:p>
  </w:comment>
  <w:comment w:id="79" w:author="Brett Bryan" w:date="2021-09-26T11:57:00Z" w:initials="BB">
    <w:p w14:paraId="65E7FF3C" w14:textId="6BD88FB3" w:rsidR="00CB306C" w:rsidRDefault="00CB306C">
      <w:pPr>
        <w:pStyle w:val="CommentText"/>
      </w:pPr>
      <w:r>
        <w:rPr>
          <w:rStyle w:val="CommentReference"/>
        </w:rPr>
        <w:annotationRef/>
      </w:r>
      <w:r>
        <w:t>This needs to be expanded</w:t>
      </w:r>
      <w:r w:rsidR="00AE0743">
        <w:t>. U</w:t>
      </w:r>
      <w:r w:rsidR="00B04152">
        <w:t>-Net</w:t>
      </w:r>
      <w:r w:rsidR="00AE0743">
        <w:t xml:space="preserve"> does not provide what if scenario capacity and has very low capability in supporting participatory modelling and assessing the impact of tweaking different driving processes</w:t>
      </w:r>
      <w:r w:rsidR="00150E88">
        <w:t>. Rather it is very focused on</w:t>
      </w:r>
      <w:r w:rsidR="00190DBD">
        <w:t xml:space="preserve"> predictive accuracy and better capturing the patterns</w:t>
      </w:r>
      <w:r w:rsidR="004076EE">
        <w:t xml:space="preserve"> in urban development</w:t>
      </w:r>
      <w:r w:rsidR="00B04152">
        <w:t xml:space="preserve"> that are learned by the model itself largely from historical urban patterns rather than from the influence of driving variables.</w:t>
      </w:r>
    </w:p>
  </w:comment>
  <w:comment w:id="80" w:author="Brett Bryan" w:date="2021-09-04T10:41:00Z" w:initials="BB">
    <w:p w14:paraId="311054C8" w14:textId="31004DC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r w:rsidR="005F6308">
        <w:t>e.g.,</w:t>
      </w:r>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 w:id="81" w:author="Brett Bryan" w:date="2021-09-26T11:54:00Z" w:initials="BB">
    <w:p w14:paraId="3B832F22" w14:textId="77777777" w:rsidR="00035108" w:rsidRDefault="00035108">
      <w:pPr>
        <w:pStyle w:val="CommentText"/>
      </w:pPr>
      <w:r>
        <w:rPr>
          <w:rStyle w:val="CommentReference"/>
        </w:rPr>
        <w:annotationRef/>
      </w:r>
      <w:r>
        <w:t>Needs to be a single paragraph.</w:t>
      </w:r>
    </w:p>
    <w:p w14:paraId="3EE1BE5A" w14:textId="77777777" w:rsidR="00C73E6F" w:rsidRDefault="00C73E6F">
      <w:pPr>
        <w:pStyle w:val="CommentText"/>
      </w:pPr>
    </w:p>
    <w:p w14:paraId="57297AD2" w14:textId="1F54DBDB" w:rsidR="00C73E6F" w:rsidRDefault="002331A6">
      <w:pPr>
        <w:pStyle w:val="CommentText"/>
      </w:pPr>
      <w:r>
        <w:t>The conclusion should be that</w:t>
      </w:r>
      <w:r w:rsidR="003B2EDE">
        <w:t xml:space="preserve"> U-Net provides a useful addition to the urban land-use change modeller's toolbox</w:t>
      </w:r>
      <w:r w:rsidR="007632E3">
        <w:t xml:space="preserve">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793971F5" w15:done="0"/>
  <w15:commentEx w15:paraId="1567D8E3" w15:done="0"/>
  <w15:commentEx w15:paraId="7BA5A819" w15:done="0"/>
  <w15:commentEx w15:paraId="1FC7FBDA" w15:done="0"/>
  <w15:commentEx w15:paraId="1BEE39A5" w15:done="0"/>
  <w15:commentEx w15:paraId="4D518804" w15:done="0"/>
  <w15:commentEx w15:paraId="21D293D1" w15:done="0"/>
  <w15:commentEx w15:paraId="5E52E35E" w15:done="0"/>
  <w15:commentEx w15:paraId="4F7252BD" w15:done="0"/>
  <w15:commentEx w15:paraId="15E4F8D1" w15:done="0"/>
  <w15:commentEx w15:paraId="16C8233A" w15:done="0"/>
  <w15:commentEx w15:paraId="013761DA" w15:done="0"/>
  <w15:commentEx w15:paraId="06AF78C7" w15:done="0"/>
  <w15:commentEx w15:paraId="34B9CB22" w15:done="0"/>
  <w15:commentEx w15:paraId="31EF9C6D" w15:paraIdParent="34B9CB22" w15:done="0"/>
  <w15:commentEx w15:paraId="45238365" w15:paraIdParent="34B9CB22" w15:done="0"/>
  <w15:commentEx w15:paraId="5F158DD4" w15:done="0"/>
  <w15:commentEx w15:paraId="4F0F77F9" w15:done="0"/>
  <w15:commentEx w15:paraId="22E0B862" w15:done="0"/>
  <w15:commentEx w15:paraId="773C1BB1" w15:done="0"/>
  <w15:commentEx w15:paraId="62CE3461" w15:done="0"/>
  <w15:commentEx w15:paraId="07BA9108"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3E541538" w15:done="0"/>
  <w15:commentEx w15:paraId="24DC3FF0"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311054C8" w15:done="1"/>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85E6E" w16cex:dateUtc="2021-09-24T04:25:00Z"/>
  <w16cex:commentExtensible w16cex:durableId="24F85EE2" w16cex:dateUtc="2021-09-24T04:27:00Z"/>
  <w16cex:commentExtensible w16cex:durableId="24F85F9D" w16cex:dateUtc="2021-09-24T04:30:00Z"/>
  <w16cex:commentExtensible w16cex:durableId="24F85F43" w16cex:dateUtc="2021-09-24T04:29:00Z"/>
  <w16cex:commentExtensible w16cex:durableId="24F8602D" w16cex:dateUtc="2021-09-24T04:33:00Z"/>
  <w16cex:commentExtensible w16cex:durableId="24F8608F" w16cex:dateUtc="2021-09-24T04:34:00Z"/>
  <w16cex:commentExtensible w16cex:durableId="24F96475" w16cex:dateUtc="2021-09-24T23:03:00Z"/>
  <w16cex:commentExtensible w16cex:durableId="24F8613D" w16cex:dateUtc="2021-09-24T04:37:00Z"/>
  <w16cex:commentExtensible w16cex:durableId="24F86189" w16cex:dateUtc="2021-09-24T04:39:00Z"/>
  <w16cex:commentExtensible w16cex:durableId="24F8623D" w16cex:dateUtc="2021-09-24T04:41:00Z"/>
  <w16cex:commentExtensible w16cex:durableId="24F967F0" w16cex:dateUtc="2021-09-24T23:18:00Z"/>
  <w16cex:commentExtensible w16cex:durableId="24F968BB" w16cex:dateUtc="2021-09-24T23:22: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BD0" w16cex:dateUtc="2021-09-25T05:16: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DDCB45" w16cex:dateUtc="2021-09-04T00:39:00Z"/>
  <w16cex:commentExtensible w16cex:durableId="24FADF30" w16cex:dateUtc="2021-09-26T01:5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DDCBE1" w16cex:dateUtc="2021-09-04T00:41: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793971F5" w16cid:durableId="24F85E6E"/>
  <w16cid:commentId w16cid:paraId="1567D8E3" w16cid:durableId="24F85EE2"/>
  <w16cid:commentId w16cid:paraId="7BA5A819" w16cid:durableId="24F85F9D"/>
  <w16cid:commentId w16cid:paraId="1FC7FBDA" w16cid:durableId="24F85F43"/>
  <w16cid:commentId w16cid:paraId="1BEE39A5" w16cid:durableId="24F8602D"/>
  <w16cid:commentId w16cid:paraId="4D518804" w16cid:durableId="24F8608F"/>
  <w16cid:commentId w16cid:paraId="21D293D1" w16cid:durableId="24F96475"/>
  <w16cid:commentId w16cid:paraId="5E52E35E" w16cid:durableId="24F8613D"/>
  <w16cid:commentId w16cid:paraId="4F7252BD" w16cid:durableId="24F86189"/>
  <w16cid:commentId w16cid:paraId="15E4F8D1" w16cid:durableId="24F8623D"/>
  <w16cid:commentId w16cid:paraId="16C8233A" w16cid:durableId="24F967F0"/>
  <w16cid:commentId w16cid:paraId="013761DA" w16cid:durableId="24F968BB"/>
  <w16cid:commentId w16cid:paraId="06AF78C7" w16cid:durableId="24F971A9"/>
  <w16cid:commentId w16cid:paraId="34B9CB22" w16cid:durableId="24DDC70D"/>
  <w16cid:commentId w16cid:paraId="31EF9C6D" w16cid:durableId="24EAF217"/>
  <w16cid:commentId w16cid:paraId="45238365" w16cid:durableId="24EEDE3A"/>
  <w16cid:commentId w16cid:paraId="5F158DD4" w16cid:durableId="24F9730B"/>
  <w16cid:commentId w16cid:paraId="4F0F77F9" w16cid:durableId="24F9BD23"/>
  <w16cid:commentId w16cid:paraId="22E0B862" w16cid:durableId="24F9BD3C"/>
  <w16cid:commentId w16cid:paraId="773C1BB1" w16cid:durableId="24F9BD72"/>
  <w16cid:commentId w16cid:paraId="62CE3461" w16cid:durableId="24F9BD86"/>
  <w16cid:commentId w16cid:paraId="07BA9108" w16cid:durableId="24F9BBD0"/>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3E541538" w16cid:durableId="24DDCB45"/>
  <w16cid:commentId w16cid:paraId="24DC3FF0" w16cid:durableId="24FADF30"/>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311054C8" w16cid:durableId="24DDCBE1"/>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B4EEA" w14:textId="77777777" w:rsidR="00B8163F" w:rsidRDefault="00B8163F" w:rsidP="00357C66">
      <w:pPr>
        <w:spacing w:after="0" w:line="240" w:lineRule="auto"/>
      </w:pPr>
      <w:r>
        <w:separator/>
      </w:r>
    </w:p>
  </w:endnote>
  <w:endnote w:type="continuationSeparator" w:id="0">
    <w:p w14:paraId="3C0010C2" w14:textId="77777777" w:rsidR="00B8163F" w:rsidRDefault="00B8163F" w:rsidP="00357C66">
      <w:pPr>
        <w:spacing w:after="0" w:line="240" w:lineRule="auto"/>
      </w:pPr>
      <w:r>
        <w:continuationSeparator/>
      </w:r>
    </w:p>
  </w:endnote>
  <w:endnote w:type="continuationNotice" w:id="1">
    <w:p w14:paraId="490A7A24" w14:textId="77777777" w:rsidR="00B8163F" w:rsidRDefault="00B816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80A77C" w14:textId="77777777" w:rsidR="00B8163F" w:rsidRDefault="00B8163F" w:rsidP="00357C66">
      <w:pPr>
        <w:spacing w:after="0" w:line="240" w:lineRule="auto"/>
      </w:pPr>
      <w:r>
        <w:separator/>
      </w:r>
    </w:p>
  </w:footnote>
  <w:footnote w:type="continuationSeparator" w:id="0">
    <w:p w14:paraId="7FE071CD" w14:textId="77777777" w:rsidR="00B8163F" w:rsidRDefault="00B8163F" w:rsidP="00357C66">
      <w:pPr>
        <w:spacing w:after="0" w:line="240" w:lineRule="auto"/>
      </w:pPr>
      <w:r>
        <w:continuationSeparator/>
      </w:r>
    </w:p>
  </w:footnote>
  <w:footnote w:type="continuationNotice" w:id="1">
    <w:p w14:paraId="619C688E" w14:textId="77777777" w:rsidR="00B8163F" w:rsidRDefault="00B816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6sFAP/td1YtAAAA"/>
    <w:docVar w:name="dgnword-docGUID" w:val="{15DDF683-9D22-4B0E-9B02-B40C73B25391}"/>
    <w:docVar w:name="dgnword-eventsink" w:val="2886575888496"/>
  </w:docVars>
  <w:rsids>
    <w:rsidRoot w:val="00375AEC"/>
    <w:rsid w:val="00000277"/>
    <w:rsid w:val="000010E9"/>
    <w:rsid w:val="000015AA"/>
    <w:rsid w:val="00001B82"/>
    <w:rsid w:val="00001E24"/>
    <w:rsid w:val="00002B26"/>
    <w:rsid w:val="00002D70"/>
    <w:rsid w:val="000038A3"/>
    <w:rsid w:val="00003D20"/>
    <w:rsid w:val="000048EF"/>
    <w:rsid w:val="00005136"/>
    <w:rsid w:val="00006B83"/>
    <w:rsid w:val="00006FDF"/>
    <w:rsid w:val="000074FD"/>
    <w:rsid w:val="00007605"/>
    <w:rsid w:val="0001072E"/>
    <w:rsid w:val="000108B7"/>
    <w:rsid w:val="00010B56"/>
    <w:rsid w:val="00011074"/>
    <w:rsid w:val="00011404"/>
    <w:rsid w:val="00011EB2"/>
    <w:rsid w:val="00012EB9"/>
    <w:rsid w:val="00013702"/>
    <w:rsid w:val="00014909"/>
    <w:rsid w:val="00015B8B"/>
    <w:rsid w:val="0001653C"/>
    <w:rsid w:val="0001659B"/>
    <w:rsid w:val="0001695E"/>
    <w:rsid w:val="00016D35"/>
    <w:rsid w:val="00017B03"/>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14CE"/>
    <w:rsid w:val="0003188D"/>
    <w:rsid w:val="00031D25"/>
    <w:rsid w:val="000322A0"/>
    <w:rsid w:val="0003265C"/>
    <w:rsid w:val="00035108"/>
    <w:rsid w:val="00035D15"/>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586B"/>
    <w:rsid w:val="0004752D"/>
    <w:rsid w:val="00047C13"/>
    <w:rsid w:val="00047CDE"/>
    <w:rsid w:val="000505D2"/>
    <w:rsid w:val="00051547"/>
    <w:rsid w:val="00051A1F"/>
    <w:rsid w:val="0005246D"/>
    <w:rsid w:val="000528E5"/>
    <w:rsid w:val="000531E3"/>
    <w:rsid w:val="000536BC"/>
    <w:rsid w:val="0005377E"/>
    <w:rsid w:val="0005381D"/>
    <w:rsid w:val="00053BB5"/>
    <w:rsid w:val="00055E0F"/>
    <w:rsid w:val="000567FE"/>
    <w:rsid w:val="00057673"/>
    <w:rsid w:val="000578C3"/>
    <w:rsid w:val="000578F9"/>
    <w:rsid w:val="000604A3"/>
    <w:rsid w:val="00060A2E"/>
    <w:rsid w:val="00060C40"/>
    <w:rsid w:val="000611F0"/>
    <w:rsid w:val="00061250"/>
    <w:rsid w:val="00061289"/>
    <w:rsid w:val="00061EC5"/>
    <w:rsid w:val="0006265B"/>
    <w:rsid w:val="000630DC"/>
    <w:rsid w:val="00063368"/>
    <w:rsid w:val="00063F2B"/>
    <w:rsid w:val="00065718"/>
    <w:rsid w:val="0007005E"/>
    <w:rsid w:val="00071631"/>
    <w:rsid w:val="00071C32"/>
    <w:rsid w:val="00071FFD"/>
    <w:rsid w:val="000727FE"/>
    <w:rsid w:val="00074ABC"/>
    <w:rsid w:val="00074D39"/>
    <w:rsid w:val="00075458"/>
    <w:rsid w:val="000755CC"/>
    <w:rsid w:val="000755FD"/>
    <w:rsid w:val="00076252"/>
    <w:rsid w:val="00076BDC"/>
    <w:rsid w:val="00076FCF"/>
    <w:rsid w:val="00077630"/>
    <w:rsid w:val="00077718"/>
    <w:rsid w:val="00077AEA"/>
    <w:rsid w:val="00080352"/>
    <w:rsid w:val="0008049F"/>
    <w:rsid w:val="00080972"/>
    <w:rsid w:val="00082DB5"/>
    <w:rsid w:val="0008350B"/>
    <w:rsid w:val="0008391C"/>
    <w:rsid w:val="0008447D"/>
    <w:rsid w:val="00084A75"/>
    <w:rsid w:val="00084D1E"/>
    <w:rsid w:val="0008502F"/>
    <w:rsid w:val="00086225"/>
    <w:rsid w:val="0008692A"/>
    <w:rsid w:val="000873E0"/>
    <w:rsid w:val="00090621"/>
    <w:rsid w:val="00090E88"/>
    <w:rsid w:val="000915B8"/>
    <w:rsid w:val="000917FB"/>
    <w:rsid w:val="000927D0"/>
    <w:rsid w:val="00092EC2"/>
    <w:rsid w:val="00094557"/>
    <w:rsid w:val="00094D3A"/>
    <w:rsid w:val="0009541B"/>
    <w:rsid w:val="0009600B"/>
    <w:rsid w:val="00096A5F"/>
    <w:rsid w:val="000A02A7"/>
    <w:rsid w:val="000A05D7"/>
    <w:rsid w:val="000A0742"/>
    <w:rsid w:val="000A1B5E"/>
    <w:rsid w:val="000A1D97"/>
    <w:rsid w:val="000A2B47"/>
    <w:rsid w:val="000A3A99"/>
    <w:rsid w:val="000A3F1D"/>
    <w:rsid w:val="000A4285"/>
    <w:rsid w:val="000A4B47"/>
    <w:rsid w:val="000A554C"/>
    <w:rsid w:val="000A5B61"/>
    <w:rsid w:val="000A5FE3"/>
    <w:rsid w:val="000A6040"/>
    <w:rsid w:val="000A6F5A"/>
    <w:rsid w:val="000A72B8"/>
    <w:rsid w:val="000A7B26"/>
    <w:rsid w:val="000A7EEC"/>
    <w:rsid w:val="000B13DD"/>
    <w:rsid w:val="000B1943"/>
    <w:rsid w:val="000B26F0"/>
    <w:rsid w:val="000B3116"/>
    <w:rsid w:val="000B37C5"/>
    <w:rsid w:val="000B3ADC"/>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6395"/>
    <w:rsid w:val="000D6952"/>
    <w:rsid w:val="000D6D40"/>
    <w:rsid w:val="000D6F2F"/>
    <w:rsid w:val="000D734C"/>
    <w:rsid w:val="000D7460"/>
    <w:rsid w:val="000D7506"/>
    <w:rsid w:val="000D7614"/>
    <w:rsid w:val="000E0629"/>
    <w:rsid w:val="000E1B46"/>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52F1"/>
    <w:rsid w:val="000F53F4"/>
    <w:rsid w:val="000F6450"/>
    <w:rsid w:val="000F6783"/>
    <w:rsid w:val="000F6BBD"/>
    <w:rsid w:val="00100305"/>
    <w:rsid w:val="001017A4"/>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624"/>
    <w:rsid w:val="001165CE"/>
    <w:rsid w:val="00116BE9"/>
    <w:rsid w:val="00117C0A"/>
    <w:rsid w:val="00117F59"/>
    <w:rsid w:val="0012033C"/>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11AE"/>
    <w:rsid w:val="001314CD"/>
    <w:rsid w:val="00131BB5"/>
    <w:rsid w:val="00132CF5"/>
    <w:rsid w:val="001333EB"/>
    <w:rsid w:val="00133F2B"/>
    <w:rsid w:val="00134191"/>
    <w:rsid w:val="00134438"/>
    <w:rsid w:val="00134507"/>
    <w:rsid w:val="00134FE6"/>
    <w:rsid w:val="001364B8"/>
    <w:rsid w:val="00137EDC"/>
    <w:rsid w:val="001408F5"/>
    <w:rsid w:val="00141BE6"/>
    <w:rsid w:val="00143778"/>
    <w:rsid w:val="00143B92"/>
    <w:rsid w:val="00143D73"/>
    <w:rsid w:val="0014430C"/>
    <w:rsid w:val="0014607C"/>
    <w:rsid w:val="001466A6"/>
    <w:rsid w:val="00146FF7"/>
    <w:rsid w:val="00147273"/>
    <w:rsid w:val="001473B8"/>
    <w:rsid w:val="001478CD"/>
    <w:rsid w:val="00150919"/>
    <w:rsid w:val="00150A90"/>
    <w:rsid w:val="00150E88"/>
    <w:rsid w:val="00150F79"/>
    <w:rsid w:val="001512AE"/>
    <w:rsid w:val="00151F28"/>
    <w:rsid w:val="001526E5"/>
    <w:rsid w:val="00152A6D"/>
    <w:rsid w:val="00152A7C"/>
    <w:rsid w:val="00153630"/>
    <w:rsid w:val="001536D0"/>
    <w:rsid w:val="00153AD3"/>
    <w:rsid w:val="001543DC"/>
    <w:rsid w:val="001546E1"/>
    <w:rsid w:val="0015488E"/>
    <w:rsid w:val="00154F56"/>
    <w:rsid w:val="00155526"/>
    <w:rsid w:val="001557EA"/>
    <w:rsid w:val="001563F0"/>
    <w:rsid w:val="00157418"/>
    <w:rsid w:val="001614C8"/>
    <w:rsid w:val="00161A95"/>
    <w:rsid w:val="00162DDB"/>
    <w:rsid w:val="00162E73"/>
    <w:rsid w:val="001631A3"/>
    <w:rsid w:val="0016368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A44"/>
    <w:rsid w:val="001732DA"/>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5B9"/>
    <w:rsid w:val="001B1F0A"/>
    <w:rsid w:val="001B2050"/>
    <w:rsid w:val="001B35ED"/>
    <w:rsid w:val="001B3725"/>
    <w:rsid w:val="001B3F42"/>
    <w:rsid w:val="001B3F54"/>
    <w:rsid w:val="001B52EC"/>
    <w:rsid w:val="001B544F"/>
    <w:rsid w:val="001B553D"/>
    <w:rsid w:val="001B5E73"/>
    <w:rsid w:val="001B69AA"/>
    <w:rsid w:val="001B7630"/>
    <w:rsid w:val="001B76BC"/>
    <w:rsid w:val="001C1197"/>
    <w:rsid w:val="001C1C05"/>
    <w:rsid w:val="001C2CFF"/>
    <w:rsid w:val="001C460F"/>
    <w:rsid w:val="001C574F"/>
    <w:rsid w:val="001C5EE1"/>
    <w:rsid w:val="001C67E6"/>
    <w:rsid w:val="001C691E"/>
    <w:rsid w:val="001C6B6E"/>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6776"/>
    <w:rsid w:val="001F02C4"/>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E7C"/>
    <w:rsid w:val="00207073"/>
    <w:rsid w:val="00207925"/>
    <w:rsid w:val="00207D8B"/>
    <w:rsid w:val="0021104E"/>
    <w:rsid w:val="00211FF8"/>
    <w:rsid w:val="00213A43"/>
    <w:rsid w:val="0021413F"/>
    <w:rsid w:val="0021467E"/>
    <w:rsid w:val="00214ED2"/>
    <w:rsid w:val="00216B61"/>
    <w:rsid w:val="00217BEE"/>
    <w:rsid w:val="00220910"/>
    <w:rsid w:val="00220B8D"/>
    <w:rsid w:val="00220E40"/>
    <w:rsid w:val="002218FA"/>
    <w:rsid w:val="00222023"/>
    <w:rsid w:val="00222CBF"/>
    <w:rsid w:val="00222E6F"/>
    <w:rsid w:val="0022339D"/>
    <w:rsid w:val="0022366A"/>
    <w:rsid w:val="00223CDD"/>
    <w:rsid w:val="00223FB8"/>
    <w:rsid w:val="002247D8"/>
    <w:rsid w:val="00226132"/>
    <w:rsid w:val="002261CC"/>
    <w:rsid w:val="00226E1C"/>
    <w:rsid w:val="00227FC8"/>
    <w:rsid w:val="00230F5A"/>
    <w:rsid w:val="00231D13"/>
    <w:rsid w:val="00232021"/>
    <w:rsid w:val="00232105"/>
    <w:rsid w:val="002331A6"/>
    <w:rsid w:val="0023414E"/>
    <w:rsid w:val="002346FA"/>
    <w:rsid w:val="00235AB8"/>
    <w:rsid w:val="00235C73"/>
    <w:rsid w:val="00235D30"/>
    <w:rsid w:val="00237995"/>
    <w:rsid w:val="00237D15"/>
    <w:rsid w:val="00240249"/>
    <w:rsid w:val="002418D3"/>
    <w:rsid w:val="00241DB8"/>
    <w:rsid w:val="002420B5"/>
    <w:rsid w:val="00242E89"/>
    <w:rsid w:val="002436F4"/>
    <w:rsid w:val="00243701"/>
    <w:rsid w:val="002437A8"/>
    <w:rsid w:val="00243848"/>
    <w:rsid w:val="00243C38"/>
    <w:rsid w:val="00244755"/>
    <w:rsid w:val="00244C6A"/>
    <w:rsid w:val="00245AC6"/>
    <w:rsid w:val="002475B1"/>
    <w:rsid w:val="00251613"/>
    <w:rsid w:val="00251856"/>
    <w:rsid w:val="00251B17"/>
    <w:rsid w:val="00251E05"/>
    <w:rsid w:val="0025342A"/>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54"/>
    <w:rsid w:val="00265C57"/>
    <w:rsid w:val="00265CE4"/>
    <w:rsid w:val="00270024"/>
    <w:rsid w:val="002703FE"/>
    <w:rsid w:val="002708BE"/>
    <w:rsid w:val="00270C22"/>
    <w:rsid w:val="002718D4"/>
    <w:rsid w:val="00271B32"/>
    <w:rsid w:val="0027245C"/>
    <w:rsid w:val="002730EE"/>
    <w:rsid w:val="002733B7"/>
    <w:rsid w:val="002734C5"/>
    <w:rsid w:val="00273B4D"/>
    <w:rsid w:val="00274686"/>
    <w:rsid w:val="00275579"/>
    <w:rsid w:val="00275AC6"/>
    <w:rsid w:val="00275DF0"/>
    <w:rsid w:val="00275E3F"/>
    <w:rsid w:val="002760B4"/>
    <w:rsid w:val="002765CA"/>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6D6"/>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6051"/>
    <w:rsid w:val="002B6785"/>
    <w:rsid w:val="002B68A8"/>
    <w:rsid w:val="002C1AFF"/>
    <w:rsid w:val="002C2039"/>
    <w:rsid w:val="002C4349"/>
    <w:rsid w:val="002C4FFA"/>
    <w:rsid w:val="002C6023"/>
    <w:rsid w:val="002C7F06"/>
    <w:rsid w:val="002D0475"/>
    <w:rsid w:val="002D1379"/>
    <w:rsid w:val="002D1AE3"/>
    <w:rsid w:val="002D2FEF"/>
    <w:rsid w:val="002D409E"/>
    <w:rsid w:val="002D4B79"/>
    <w:rsid w:val="002D5203"/>
    <w:rsid w:val="002D5C0E"/>
    <w:rsid w:val="002D600D"/>
    <w:rsid w:val="002D66A5"/>
    <w:rsid w:val="002D6E8A"/>
    <w:rsid w:val="002D711E"/>
    <w:rsid w:val="002D7EB6"/>
    <w:rsid w:val="002D7ED5"/>
    <w:rsid w:val="002E00D0"/>
    <w:rsid w:val="002E04B2"/>
    <w:rsid w:val="002E12C9"/>
    <w:rsid w:val="002E270B"/>
    <w:rsid w:val="002E3CD5"/>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787"/>
    <w:rsid w:val="00302731"/>
    <w:rsid w:val="00303A6F"/>
    <w:rsid w:val="00304861"/>
    <w:rsid w:val="00304B4E"/>
    <w:rsid w:val="00305AA2"/>
    <w:rsid w:val="00305EF2"/>
    <w:rsid w:val="00307739"/>
    <w:rsid w:val="00307B87"/>
    <w:rsid w:val="00310832"/>
    <w:rsid w:val="00310A01"/>
    <w:rsid w:val="00310C1F"/>
    <w:rsid w:val="00312B2F"/>
    <w:rsid w:val="00312CBC"/>
    <w:rsid w:val="0031313C"/>
    <w:rsid w:val="00313DF4"/>
    <w:rsid w:val="00313F16"/>
    <w:rsid w:val="00314F14"/>
    <w:rsid w:val="00316058"/>
    <w:rsid w:val="0031643A"/>
    <w:rsid w:val="00316D45"/>
    <w:rsid w:val="00316EA6"/>
    <w:rsid w:val="00317902"/>
    <w:rsid w:val="00317CD0"/>
    <w:rsid w:val="00317CDC"/>
    <w:rsid w:val="00317D49"/>
    <w:rsid w:val="0032013A"/>
    <w:rsid w:val="00320458"/>
    <w:rsid w:val="00322242"/>
    <w:rsid w:val="0032232F"/>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EE0"/>
    <w:rsid w:val="003352AC"/>
    <w:rsid w:val="0033537C"/>
    <w:rsid w:val="003358B9"/>
    <w:rsid w:val="00335D94"/>
    <w:rsid w:val="00335E03"/>
    <w:rsid w:val="00337289"/>
    <w:rsid w:val="00337F87"/>
    <w:rsid w:val="00341A20"/>
    <w:rsid w:val="00342815"/>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B45"/>
    <w:rsid w:val="003619D8"/>
    <w:rsid w:val="00363929"/>
    <w:rsid w:val="00364311"/>
    <w:rsid w:val="003675B8"/>
    <w:rsid w:val="00367E58"/>
    <w:rsid w:val="0037035C"/>
    <w:rsid w:val="00371226"/>
    <w:rsid w:val="00372009"/>
    <w:rsid w:val="00372538"/>
    <w:rsid w:val="00372E8D"/>
    <w:rsid w:val="003740AE"/>
    <w:rsid w:val="00374589"/>
    <w:rsid w:val="00374C61"/>
    <w:rsid w:val="003751EE"/>
    <w:rsid w:val="00375571"/>
    <w:rsid w:val="00375AEC"/>
    <w:rsid w:val="00375CC1"/>
    <w:rsid w:val="00375F88"/>
    <w:rsid w:val="00376A48"/>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90191"/>
    <w:rsid w:val="0039096C"/>
    <w:rsid w:val="00390A02"/>
    <w:rsid w:val="00390A3F"/>
    <w:rsid w:val="0039120E"/>
    <w:rsid w:val="00391CE5"/>
    <w:rsid w:val="00393FA2"/>
    <w:rsid w:val="0039462B"/>
    <w:rsid w:val="0039477B"/>
    <w:rsid w:val="00394A6D"/>
    <w:rsid w:val="00395FC3"/>
    <w:rsid w:val="0039673B"/>
    <w:rsid w:val="003970AA"/>
    <w:rsid w:val="00397A36"/>
    <w:rsid w:val="00397B5B"/>
    <w:rsid w:val="003A07BD"/>
    <w:rsid w:val="003A0977"/>
    <w:rsid w:val="003A1649"/>
    <w:rsid w:val="003A3E0F"/>
    <w:rsid w:val="003A408D"/>
    <w:rsid w:val="003A40C8"/>
    <w:rsid w:val="003A5070"/>
    <w:rsid w:val="003A51C3"/>
    <w:rsid w:val="003A53D8"/>
    <w:rsid w:val="003A7DE7"/>
    <w:rsid w:val="003B02B0"/>
    <w:rsid w:val="003B0B2C"/>
    <w:rsid w:val="003B19B9"/>
    <w:rsid w:val="003B1CD4"/>
    <w:rsid w:val="003B247B"/>
    <w:rsid w:val="003B25FA"/>
    <w:rsid w:val="003B2720"/>
    <w:rsid w:val="003B2EDE"/>
    <w:rsid w:val="003B3401"/>
    <w:rsid w:val="003B38B1"/>
    <w:rsid w:val="003B4733"/>
    <w:rsid w:val="003B4DF4"/>
    <w:rsid w:val="003B589E"/>
    <w:rsid w:val="003B5F57"/>
    <w:rsid w:val="003B66AA"/>
    <w:rsid w:val="003B6831"/>
    <w:rsid w:val="003B7AB1"/>
    <w:rsid w:val="003B7FA3"/>
    <w:rsid w:val="003C035E"/>
    <w:rsid w:val="003C0400"/>
    <w:rsid w:val="003C114E"/>
    <w:rsid w:val="003C229E"/>
    <w:rsid w:val="003C2DE3"/>
    <w:rsid w:val="003C32D0"/>
    <w:rsid w:val="003C3E2A"/>
    <w:rsid w:val="003C4056"/>
    <w:rsid w:val="003C4084"/>
    <w:rsid w:val="003C4228"/>
    <w:rsid w:val="003C4727"/>
    <w:rsid w:val="003C5864"/>
    <w:rsid w:val="003C5D66"/>
    <w:rsid w:val="003C620B"/>
    <w:rsid w:val="003C6432"/>
    <w:rsid w:val="003C64F5"/>
    <w:rsid w:val="003C780E"/>
    <w:rsid w:val="003D1CB2"/>
    <w:rsid w:val="003D1F5B"/>
    <w:rsid w:val="003D2AE2"/>
    <w:rsid w:val="003D2B79"/>
    <w:rsid w:val="003D2BE3"/>
    <w:rsid w:val="003D3493"/>
    <w:rsid w:val="003D4894"/>
    <w:rsid w:val="003D4F6B"/>
    <w:rsid w:val="003D4FFB"/>
    <w:rsid w:val="003D551A"/>
    <w:rsid w:val="003E0727"/>
    <w:rsid w:val="003E0C18"/>
    <w:rsid w:val="003E0E60"/>
    <w:rsid w:val="003E14EE"/>
    <w:rsid w:val="003E1F97"/>
    <w:rsid w:val="003E1FCE"/>
    <w:rsid w:val="003E2256"/>
    <w:rsid w:val="003E2C0B"/>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4778"/>
    <w:rsid w:val="003F48AA"/>
    <w:rsid w:val="003F493C"/>
    <w:rsid w:val="003F4E3B"/>
    <w:rsid w:val="003F5C1A"/>
    <w:rsid w:val="003F5EDB"/>
    <w:rsid w:val="003F5F5F"/>
    <w:rsid w:val="003F5F75"/>
    <w:rsid w:val="003F6BB6"/>
    <w:rsid w:val="003F6E70"/>
    <w:rsid w:val="003F7DB0"/>
    <w:rsid w:val="003F7EE4"/>
    <w:rsid w:val="00400349"/>
    <w:rsid w:val="004014F7"/>
    <w:rsid w:val="00401756"/>
    <w:rsid w:val="004024C2"/>
    <w:rsid w:val="00403410"/>
    <w:rsid w:val="00404E7F"/>
    <w:rsid w:val="00405107"/>
    <w:rsid w:val="0040566F"/>
    <w:rsid w:val="0040581A"/>
    <w:rsid w:val="00406109"/>
    <w:rsid w:val="00406A11"/>
    <w:rsid w:val="00406A66"/>
    <w:rsid w:val="00406B83"/>
    <w:rsid w:val="0040748A"/>
    <w:rsid w:val="004076EE"/>
    <w:rsid w:val="00407DF4"/>
    <w:rsid w:val="004100E6"/>
    <w:rsid w:val="0041054C"/>
    <w:rsid w:val="004107E4"/>
    <w:rsid w:val="00411809"/>
    <w:rsid w:val="00413C9B"/>
    <w:rsid w:val="00414BD0"/>
    <w:rsid w:val="00414CD8"/>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7117"/>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EF4"/>
    <w:rsid w:val="00480B1E"/>
    <w:rsid w:val="00481370"/>
    <w:rsid w:val="004818FB"/>
    <w:rsid w:val="00481A18"/>
    <w:rsid w:val="00481A1C"/>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2582"/>
    <w:rsid w:val="004939E9"/>
    <w:rsid w:val="0049617F"/>
    <w:rsid w:val="004962AC"/>
    <w:rsid w:val="00497627"/>
    <w:rsid w:val="004A0A0E"/>
    <w:rsid w:val="004A0E74"/>
    <w:rsid w:val="004A0F50"/>
    <w:rsid w:val="004A1281"/>
    <w:rsid w:val="004A21BF"/>
    <w:rsid w:val="004A2A22"/>
    <w:rsid w:val="004A36BA"/>
    <w:rsid w:val="004A3CC1"/>
    <w:rsid w:val="004A3DDC"/>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698"/>
    <w:rsid w:val="004D48B8"/>
    <w:rsid w:val="004D4B97"/>
    <w:rsid w:val="004D5DED"/>
    <w:rsid w:val="004D60FE"/>
    <w:rsid w:val="004D714E"/>
    <w:rsid w:val="004D7294"/>
    <w:rsid w:val="004D7FD4"/>
    <w:rsid w:val="004E1462"/>
    <w:rsid w:val="004E1682"/>
    <w:rsid w:val="004E1898"/>
    <w:rsid w:val="004E2166"/>
    <w:rsid w:val="004E252D"/>
    <w:rsid w:val="004E40EE"/>
    <w:rsid w:val="004E420E"/>
    <w:rsid w:val="004E45F9"/>
    <w:rsid w:val="004E4969"/>
    <w:rsid w:val="004E6411"/>
    <w:rsid w:val="004E6FC3"/>
    <w:rsid w:val="004E7045"/>
    <w:rsid w:val="004E782B"/>
    <w:rsid w:val="004E7FDD"/>
    <w:rsid w:val="004F0A2A"/>
    <w:rsid w:val="004F0BA3"/>
    <w:rsid w:val="004F11D6"/>
    <w:rsid w:val="004F1B26"/>
    <w:rsid w:val="004F36E3"/>
    <w:rsid w:val="004F3A3A"/>
    <w:rsid w:val="004F41B2"/>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A1"/>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F01"/>
    <w:rsid w:val="00517151"/>
    <w:rsid w:val="00517C1F"/>
    <w:rsid w:val="00520028"/>
    <w:rsid w:val="00520464"/>
    <w:rsid w:val="00521004"/>
    <w:rsid w:val="005210C8"/>
    <w:rsid w:val="0052136B"/>
    <w:rsid w:val="005220A2"/>
    <w:rsid w:val="005221CD"/>
    <w:rsid w:val="00522C54"/>
    <w:rsid w:val="00522D20"/>
    <w:rsid w:val="00522F78"/>
    <w:rsid w:val="00523D6B"/>
    <w:rsid w:val="00524DF6"/>
    <w:rsid w:val="00525E89"/>
    <w:rsid w:val="00525F6C"/>
    <w:rsid w:val="00526776"/>
    <w:rsid w:val="00527A2D"/>
    <w:rsid w:val="00530B6E"/>
    <w:rsid w:val="00531735"/>
    <w:rsid w:val="00533D63"/>
    <w:rsid w:val="00535089"/>
    <w:rsid w:val="0053686F"/>
    <w:rsid w:val="00536EAD"/>
    <w:rsid w:val="005373D0"/>
    <w:rsid w:val="00537C06"/>
    <w:rsid w:val="005405B0"/>
    <w:rsid w:val="005405BC"/>
    <w:rsid w:val="00540CBB"/>
    <w:rsid w:val="0054276E"/>
    <w:rsid w:val="005449C0"/>
    <w:rsid w:val="00544CB0"/>
    <w:rsid w:val="00546112"/>
    <w:rsid w:val="00547D73"/>
    <w:rsid w:val="005507DE"/>
    <w:rsid w:val="00551534"/>
    <w:rsid w:val="00551BDA"/>
    <w:rsid w:val="00552A2A"/>
    <w:rsid w:val="00553CEB"/>
    <w:rsid w:val="00553E02"/>
    <w:rsid w:val="00553E08"/>
    <w:rsid w:val="00554620"/>
    <w:rsid w:val="005560D0"/>
    <w:rsid w:val="0055615F"/>
    <w:rsid w:val="005571CA"/>
    <w:rsid w:val="00557831"/>
    <w:rsid w:val="0056120C"/>
    <w:rsid w:val="005618B0"/>
    <w:rsid w:val="00562D56"/>
    <w:rsid w:val="00563A2B"/>
    <w:rsid w:val="00563C6C"/>
    <w:rsid w:val="005649DC"/>
    <w:rsid w:val="00564AF5"/>
    <w:rsid w:val="005663B9"/>
    <w:rsid w:val="0056771A"/>
    <w:rsid w:val="00571145"/>
    <w:rsid w:val="00571AC7"/>
    <w:rsid w:val="00572119"/>
    <w:rsid w:val="0057212E"/>
    <w:rsid w:val="00572760"/>
    <w:rsid w:val="00574184"/>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6165"/>
    <w:rsid w:val="00586918"/>
    <w:rsid w:val="005872F1"/>
    <w:rsid w:val="00590B24"/>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81A"/>
    <w:rsid w:val="005B618D"/>
    <w:rsid w:val="005B7A97"/>
    <w:rsid w:val="005C07C3"/>
    <w:rsid w:val="005C215E"/>
    <w:rsid w:val="005C3702"/>
    <w:rsid w:val="005C385B"/>
    <w:rsid w:val="005C3D36"/>
    <w:rsid w:val="005C44D7"/>
    <w:rsid w:val="005C4691"/>
    <w:rsid w:val="005C5E90"/>
    <w:rsid w:val="005C6BCE"/>
    <w:rsid w:val="005C7505"/>
    <w:rsid w:val="005C76E1"/>
    <w:rsid w:val="005D09BB"/>
    <w:rsid w:val="005D220E"/>
    <w:rsid w:val="005D24E7"/>
    <w:rsid w:val="005D3B74"/>
    <w:rsid w:val="005D3BF4"/>
    <w:rsid w:val="005D3DAC"/>
    <w:rsid w:val="005D5722"/>
    <w:rsid w:val="005D5741"/>
    <w:rsid w:val="005D5755"/>
    <w:rsid w:val="005D70DF"/>
    <w:rsid w:val="005D79B7"/>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E70"/>
    <w:rsid w:val="005F172A"/>
    <w:rsid w:val="005F18B0"/>
    <w:rsid w:val="005F18E3"/>
    <w:rsid w:val="005F2524"/>
    <w:rsid w:val="005F2693"/>
    <w:rsid w:val="005F3806"/>
    <w:rsid w:val="005F3B54"/>
    <w:rsid w:val="005F3FBB"/>
    <w:rsid w:val="005F583C"/>
    <w:rsid w:val="005F6308"/>
    <w:rsid w:val="005F675B"/>
    <w:rsid w:val="005F69EE"/>
    <w:rsid w:val="005F6A28"/>
    <w:rsid w:val="005F6B31"/>
    <w:rsid w:val="005F7298"/>
    <w:rsid w:val="005F72EC"/>
    <w:rsid w:val="0060102D"/>
    <w:rsid w:val="006015A1"/>
    <w:rsid w:val="0060413D"/>
    <w:rsid w:val="0060486F"/>
    <w:rsid w:val="006049AA"/>
    <w:rsid w:val="00604C09"/>
    <w:rsid w:val="0060588A"/>
    <w:rsid w:val="006068B0"/>
    <w:rsid w:val="00606ACA"/>
    <w:rsid w:val="0060773B"/>
    <w:rsid w:val="00607818"/>
    <w:rsid w:val="006104F0"/>
    <w:rsid w:val="00611727"/>
    <w:rsid w:val="00611B24"/>
    <w:rsid w:val="0061284B"/>
    <w:rsid w:val="00613155"/>
    <w:rsid w:val="0061337D"/>
    <w:rsid w:val="0061356A"/>
    <w:rsid w:val="00614813"/>
    <w:rsid w:val="00615B33"/>
    <w:rsid w:val="006160CC"/>
    <w:rsid w:val="0061673F"/>
    <w:rsid w:val="00616CBD"/>
    <w:rsid w:val="00616FA7"/>
    <w:rsid w:val="006173C1"/>
    <w:rsid w:val="006216B3"/>
    <w:rsid w:val="0062379F"/>
    <w:rsid w:val="00623A73"/>
    <w:rsid w:val="00624995"/>
    <w:rsid w:val="00625C38"/>
    <w:rsid w:val="00627751"/>
    <w:rsid w:val="006277C5"/>
    <w:rsid w:val="00627DF4"/>
    <w:rsid w:val="006300BA"/>
    <w:rsid w:val="00631E0E"/>
    <w:rsid w:val="006326CC"/>
    <w:rsid w:val="00635042"/>
    <w:rsid w:val="006351D0"/>
    <w:rsid w:val="006352F8"/>
    <w:rsid w:val="006355FE"/>
    <w:rsid w:val="00635E63"/>
    <w:rsid w:val="00635ED4"/>
    <w:rsid w:val="00636DE8"/>
    <w:rsid w:val="00637176"/>
    <w:rsid w:val="00637F93"/>
    <w:rsid w:val="0064054F"/>
    <w:rsid w:val="00640709"/>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734B"/>
    <w:rsid w:val="006702FC"/>
    <w:rsid w:val="00671F15"/>
    <w:rsid w:val="00672652"/>
    <w:rsid w:val="00673740"/>
    <w:rsid w:val="00674CA2"/>
    <w:rsid w:val="00676AF2"/>
    <w:rsid w:val="00676B0A"/>
    <w:rsid w:val="00676BE9"/>
    <w:rsid w:val="00676ED9"/>
    <w:rsid w:val="00677294"/>
    <w:rsid w:val="006778CC"/>
    <w:rsid w:val="00680F82"/>
    <w:rsid w:val="0068143E"/>
    <w:rsid w:val="00681B0D"/>
    <w:rsid w:val="006833AB"/>
    <w:rsid w:val="00683433"/>
    <w:rsid w:val="006835D0"/>
    <w:rsid w:val="0068402E"/>
    <w:rsid w:val="0068523A"/>
    <w:rsid w:val="006877EE"/>
    <w:rsid w:val="00691AA1"/>
    <w:rsid w:val="00692C04"/>
    <w:rsid w:val="00692F39"/>
    <w:rsid w:val="00693550"/>
    <w:rsid w:val="00693FEA"/>
    <w:rsid w:val="00694CE4"/>
    <w:rsid w:val="00694EFF"/>
    <w:rsid w:val="006973DE"/>
    <w:rsid w:val="006978AE"/>
    <w:rsid w:val="006A07FD"/>
    <w:rsid w:val="006A16A7"/>
    <w:rsid w:val="006A24BA"/>
    <w:rsid w:val="006A304E"/>
    <w:rsid w:val="006A410B"/>
    <w:rsid w:val="006A6789"/>
    <w:rsid w:val="006A69B6"/>
    <w:rsid w:val="006A791A"/>
    <w:rsid w:val="006A79B4"/>
    <w:rsid w:val="006A7CA8"/>
    <w:rsid w:val="006A7FCB"/>
    <w:rsid w:val="006B011A"/>
    <w:rsid w:val="006B0581"/>
    <w:rsid w:val="006B293B"/>
    <w:rsid w:val="006B2D28"/>
    <w:rsid w:val="006B2FC9"/>
    <w:rsid w:val="006B34ED"/>
    <w:rsid w:val="006B376B"/>
    <w:rsid w:val="006B5570"/>
    <w:rsid w:val="006B56A7"/>
    <w:rsid w:val="006B6C46"/>
    <w:rsid w:val="006B6D9F"/>
    <w:rsid w:val="006B741A"/>
    <w:rsid w:val="006B795B"/>
    <w:rsid w:val="006B7D48"/>
    <w:rsid w:val="006C01C6"/>
    <w:rsid w:val="006C0CDD"/>
    <w:rsid w:val="006C14B4"/>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453"/>
    <w:rsid w:val="006D5126"/>
    <w:rsid w:val="006D70FB"/>
    <w:rsid w:val="006E046A"/>
    <w:rsid w:val="006E25FD"/>
    <w:rsid w:val="006E2F97"/>
    <w:rsid w:val="006E31FD"/>
    <w:rsid w:val="006E3DF3"/>
    <w:rsid w:val="006E42AC"/>
    <w:rsid w:val="006E50F9"/>
    <w:rsid w:val="006E55A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D69"/>
    <w:rsid w:val="00710303"/>
    <w:rsid w:val="00710AEB"/>
    <w:rsid w:val="00711515"/>
    <w:rsid w:val="00711656"/>
    <w:rsid w:val="00712374"/>
    <w:rsid w:val="00712737"/>
    <w:rsid w:val="007130AD"/>
    <w:rsid w:val="00713966"/>
    <w:rsid w:val="007139CC"/>
    <w:rsid w:val="007143CF"/>
    <w:rsid w:val="00714728"/>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A0C"/>
    <w:rsid w:val="00736FBC"/>
    <w:rsid w:val="00740CAC"/>
    <w:rsid w:val="00740FAE"/>
    <w:rsid w:val="00741505"/>
    <w:rsid w:val="00741506"/>
    <w:rsid w:val="00742678"/>
    <w:rsid w:val="007426FC"/>
    <w:rsid w:val="007428F1"/>
    <w:rsid w:val="00742C20"/>
    <w:rsid w:val="007431EE"/>
    <w:rsid w:val="007445FA"/>
    <w:rsid w:val="00744652"/>
    <w:rsid w:val="0074465A"/>
    <w:rsid w:val="007449D5"/>
    <w:rsid w:val="007461BF"/>
    <w:rsid w:val="00746B7A"/>
    <w:rsid w:val="00747378"/>
    <w:rsid w:val="007504EA"/>
    <w:rsid w:val="00750585"/>
    <w:rsid w:val="00750FDE"/>
    <w:rsid w:val="00752349"/>
    <w:rsid w:val="007533EF"/>
    <w:rsid w:val="00753D76"/>
    <w:rsid w:val="00755A01"/>
    <w:rsid w:val="00756F1C"/>
    <w:rsid w:val="00757EFE"/>
    <w:rsid w:val="007608C7"/>
    <w:rsid w:val="00760CCE"/>
    <w:rsid w:val="00761F96"/>
    <w:rsid w:val="007625E7"/>
    <w:rsid w:val="007630CB"/>
    <w:rsid w:val="007632E3"/>
    <w:rsid w:val="00763613"/>
    <w:rsid w:val="00763914"/>
    <w:rsid w:val="00763B87"/>
    <w:rsid w:val="00764484"/>
    <w:rsid w:val="00764511"/>
    <w:rsid w:val="007646C5"/>
    <w:rsid w:val="00764DD5"/>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425"/>
    <w:rsid w:val="00782B81"/>
    <w:rsid w:val="00783C62"/>
    <w:rsid w:val="00784D09"/>
    <w:rsid w:val="00786220"/>
    <w:rsid w:val="00786512"/>
    <w:rsid w:val="007869CA"/>
    <w:rsid w:val="00786A61"/>
    <w:rsid w:val="00787A32"/>
    <w:rsid w:val="00791990"/>
    <w:rsid w:val="007925B9"/>
    <w:rsid w:val="00792923"/>
    <w:rsid w:val="00792F02"/>
    <w:rsid w:val="00793025"/>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F63"/>
    <w:rsid w:val="007A3194"/>
    <w:rsid w:val="007A4034"/>
    <w:rsid w:val="007A6325"/>
    <w:rsid w:val="007A7765"/>
    <w:rsid w:val="007B06FC"/>
    <w:rsid w:val="007B11C5"/>
    <w:rsid w:val="007B1591"/>
    <w:rsid w:val="007B1AA0"/>
    <w:rsid w:val="007B2A59"/>
    <w:rsid w:val="007B2AAC"/>
    <w:rsid w:val="007B2BFF"/>
    <w:rsid w:val="007B2F67"/>
    <w:rsid w:val="007B3E7A"/>
    <w:rsid w:val="007B41D4"/>
    <w:rsid w:val="007B44DD"/>
    <w:rsid w:val="007B467A"/>
    <w:rsid w:val="007B49EF"/>
    <w:rsid w:val="007B4F33"/>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6E97"/>
    <w:rsid w:val="007C7E21"/>
    <w:rsid w:val="007D0596"/>
    <w:rsid w:val="007D0E6C"/>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9F1"/>
    <w:rsid w:val="007E2730"/>
    <w:rsid w:val="007E3125"/>
    <w:rsid w:val="007E359D"/>
    <w:rsid w:val="007E56E3"/>
    <w:rsid w:val="007E5B9F"/>
    <w:rsid w:val="007E7874"/>
    <w:rsid w:val="007F20C3"/>
    <w:rsid w:val="007F2212"/>
    <w:rsid w:val="007F2F52"/>
    <w:rsid w:val="007F313F"/>
    <w:rsid w:val="007F3EF5"/>
    <w:rsid w:val="007F3FEA"/>
    <w:rsid w:val="007F4641"/>
    <w:rsid w:val="007F52DF"/>
    <w:rsid w:val="007F5A19"/>
    <w:rsid w:val="007F62A8"/>
    <w:rsid w:val="007F698C"/>
    <w:rsid w:val="007F69E5"/>
    <w:rsid w:val="007F6DA2"/>
    <w:rsid w:val="007F7406"/>
    <w:rsid w:val="007F7C6A"/>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2FC6"/>
    <w:rsid w:val="00813A1D"/>
    <w:rsid w:val="00814A7F"/>
    <w:rsid w:val="00814E63"/>
    <w:rsid w:val="00815593"/>
    <w:rsid w:val="00816013"/>
    <w:rsid w:val="008161E8"/>
    <w:rsid w:val="00817359"/>
    <w:rsid w:val="00817B4C"/>
    <w:rsid w:val="0082065B"/>
    <w:rsid w:val="008207BD"/>
    <w:rsid w:val="008211D2"/>
    <w:rsid w:val="00821441"/>
    <w:rsid w:val="008216A2"/>
    <w:rsid w:val="00821849"/>
    <w:rsid w:val="0082250C"/>
    <w:rsid w:val="008227B1"/>
    <w:rsid w:val="00822D0F"/>
    <w:rsid w:val="00823275"/>
    <w:rsid w:val="00825319"/>
    <w:rsid w:val="008257C4"/>
    <w:rsid w:val="00825D73"/>
    <w:rsid w:val="00825EEB"/>
    <w:rsid w:val="00826221"/>
    <w:rsid w:val="00826695"/>
    <w:rsid w:val="0082718A"/>
    <w:rsid w:val="00827EF0"/>
    <w:rsid w:val="0083009C"/>
    <w:rsid w:val="0083035E"/>
    <w:rsid w:val="00830E8F"/>
    <w:rsid w:val="00832472"/>
    <w:rsid w:val="0083255C"/>
    <w:rsid w:val="00833154"/>
    <w:rsid w:val="00833203"/>
    <w:rsid w:val="00834CB0"/>
    <w:rsid w:val="0083528C"/>
    <w:rsid w:val="00835B86"/>
    <w:rsid w:val="00835D9D"/>
    <w:rsid w:val="008362DE"/>
    <w:rsid w:val="00836FFE"/>
    <w:rsid w:val="00837EDC"/>
    <w:rsid w:val="008423FC"/>
    <w:rsid w:val="00843381"/>
    <w:rsid w:val="008434FB"/>
    <w:rsid w:val="00843AD9"/>
    <w:rsid w:val="00843D05"/>
    <w:rsid w:val="00843E8C"/>
    <w:rsid w:val="00844190"/>
    <w:rsid w:val="00845118"/>
    <w:rsid w:val="0084566B"/>
    <w:rsid w:val="008461B0"/>
    <w:rsid w:val="00846A16"/>
    <w:rsid w:val="00847364"/>
    <w:rsid w:val="00850187"/>
    <w:rsid w:val="00850291"/>
    <w:rsid w:val="00850309"/>
    <w:rsid w:val="008503DB"/>
    <w:rsid w:val="0085063F"/>
    <w:rsid w:val="00850D71"/>
    <w:rsid w:val="008512FF"/>
    <w:rsid w:val="008513B6"/>
    <w:rsid w:val="008515C0"/>
    <w:rsid w:val="00852DC5"/>
    <w:rsid w:val="0085354E"/>
    <w:rsid w:val="00853CC6"/>
    <w:rsid w:val="00853D73"/>
    <w:rsid w:val="00853F16"/>
    <w:rsid w:val="00853FC6"/>
    <w:rsid w:val="00855314"/>
    <w:rsid w:val="0085575A"/>
    <w:rsid w:val="0085680B"/>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2888"/>
    <w:rsid w:val="008928BE"/>
    <w:rsid w:val="0089325E"/>
    <w:rsid w:val="00893D17"/>
    <w:rsid w:val="0089453C"/>
    <w:rsid w:val="008946F0"/>
    <w:rsid w:val="0089479D"/>
    <w:rsid w:val="00896FEC"/>
    <w:rsid w:val="008A096E"/>
    <w:rsid w:val="008A09E2"/>
    <w:rsid w:val="008A0A0B"/>
    <w:rsid w:val="008A16DE"/>
    <w:rsid w:val="008A1901"/>
    <w:rsid w:val="008A2369"/>
    <w:rsid w:val="008A2EE7"/>
    <w:rsid w:val="008A3195"/>
    <w:rsid w:val="008A37F9"/>
    <w:rsid w:val="008A3A0B"/>
    <w:rsid w:val="008A3C21"/>
    <w:rsid w:val="008A5BB9"/>
    <w:rsid w:val="008A6D44"/>
    <w:rsid w:val="008A6D4D"/>
    <w:rsid w:val="008A721F"/>
    <w:rsid w:val="008A7D79"/>
    <w:rsid w:val="008B0561"/>
    <w:rsid w:val="008B0A46"/>
    <w:rsid w:val="008B0B92"/>
    <w:rsid w:val="008B1BF9"/>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5869"/>
    <w:rsid w:val="008C780B"/>
    <w:rsid w:val="008C7C0D"/>
    <w:rsid w:val="008D00C0"/>
    <w:rsid w:val="008D02AC"/>
    <w:rsid w:val="008D11E5"/>
    <w:rsid w:val="008D132D"/>
    <w:rsid w:val="008D1405"/>
    <w:rsid w:val="008D2975"/>
    <w:rsid w:val="008D2CBC"/>
    <w:rsid w:val="008D2FBB"/>
    <w:rsid w:val="008D4D1A"/>
    <w:rsid w:val="008D653A"/>
    <w:rsid w:val="008D6627"/>
    <w:rsid w:val="008D79FF"/>
    <w:rsid w:val="008D7B19"/>
    <w:rsid w:val="008D7D20"/>
    <w:rsid w:val="008E0238"/>
    <w:rsid w:val="008E08A6"/>
    <w:rsid w:val="008E14BA"/>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75C"/>
    <w:rsid w:val="008F390F"/>
    <w:rsid w:val="008F39B8"/>
    <w:rsid w:val="008F3DC8"/>
    <w:rsid w:val="008F5524"/>
    <w:rsid w:val="008F58DD"/>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673A"/>
    <w:rsid w:val="0091103D"/>
    <w:rsid w:val="009112E8"/>
    <w:rsid w:val="00911623"/>
    <w:rsid w:val="00912120"/>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5EE"/>
    <w:rsid w:val="00942605"/>
    <w:rsid w:val="00942A40"/>
    <w:rsid w:val="00942E38"/>
    <w:rsid w:val="00943396"/>
    <w:rsid w:val="009433E7"/>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DCE"/>
    <w:rsid w:val="00960E4A"/>
    <w:rsid w:val="00960EF3"/>
    <w:rsid w:val="00961343"/>
    <w:rsid w:val="0096232D"/>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FDF"/>
    <w:rsid w:val="009764A1"/>
    <w:rsid w:val="00976F5E"/>
    <w:rsid w:val="00977050"/>
    <w:rsid w:val="00977724"/>
    <w:rsid w:val="00977D08"/>
    <w:rsid w:val="009800E6"/>
    <w:rsid w:val="009807C0"/>
    <w:rsid w:val="00981D27"/>
    <w:rsid w:val="00981DD8"/>
    <w:rsid w:val="00981E74"/>
    <w:rsid w:val="00982E18"/>
    <w:rsid w:val="00983BB3"/>
    <w:rsid w:val="009850DD"/>
    <w:rsid w:val="00985864"/>
    <w:rsid w:val="00986327"/>
    <w:rsid w:val="0098723A"/>
    <w:rsid w:val="00987722"/>
    <w:rsid w:val="00990B18"/>
    <w:rsid w:val="00991218"/>
    <w:rsid w:val="009925CE"/>
    <w:rsid w:val="009926F7"/>
    <w:rsid w:val="00993BDC"/>
    <w:rsid w:val="009940B0"/>
    <w:rsid w:val="00994403"/>
    <w:rsid w:val="00994455"/>
    <w:rsid w:val="00994953"/>
    <w:rsid w:val="00994C3B"/>
    <w:rsid w:val="00994C63"/>
    <w:rsid w:val="00996C97"/>
    <w:rsid w:val="00997299"/>
    <w:rsid w:val="00997CC1"/>
    <w:rsid w:val="00997FE2"/>
    <w:rsid w:val="009A0FE6"/>
    <w:rsid w:val="009A17EA"/>
    <w:rsid w:val="009A278D"/>
    <w:rsid w:val="009A2BC5"/>
    <w:rsid w:val="009A2E0D"/>
    <w:rsid w:val="009A2FD1"/>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6A5A"/>
    <w:rsid w:val="009B7900"/>
    <w:rsid w:val="009C021C"/>
    <w:rsid w:val="009C028C"/>
    <w:rsid w:val="009C0359"/>
    <w:rsid w:val="009C06B4"/>
    <w:rsid w:val="009C21EE"/>
    <w:rsid w:val="009C3CDA"/>
    <w:rsid w:val="009C43E8"/>
    <w:rsid w:val="009C4F2F"/>
    <w:rsid w:val="009C5836"/>
    <w:rsid w:val="009C5934"/>
    <w:rsid w:val="009C6053"/>
    <w:rsid w:val="009C635E"/>
    <w:rsid w:val="009C7037"/>
    <w:rsid w:val="009C73B6"/>
    <w:rsid w:val="009C7911"/>
    <w:rsid w:val="009C7D21"/>
    <w:rsid w:val="009D0C96"/>
    <w:rsid w:val="009D0F2E"/>
    <w:rsid w:val="009D10BB"/>
    <w:rsid w:val="009D21A8"/>
    <w:rsid w:val="009D2A23"/>
    <w:rsid w:val="009D3191"/>
    <w:rsid w:val="009D4234"/>
    <w:rsid w:val="009D428C"/>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1F92"/>
    <w:rsid w:val="009F2399"/>
    <w:rsid w:val="009F23AE"/>
    <w:rsid w:val="009F4A2D"/>
    <w:rsid w:val="009F50F8"/>
    <w:rsid w:val="009F5369"/>
    <w:rsid w:val="009F5E1B"/>
    <w:rsid w:val="009F5F85"/>
    <w:rsid w:val="009F6637"/>
    <w:rsid w:val="009F6756"/>
    <w:rsid w:val="00A001A5"/>
    <w:rsid w:val="00A00A73"/>
    <w:rsid w:val="00A00BBF"/>
    <w:rsid w:val="00A01612"/>
    <w:rsid w:val="00A01948"/>
    <w:rsid w:val="00A02223"/>
    <w:rsid w:val="00A026D9"/>
    <w:rsid w:val="00A0379E"/>
    <w:rsid w:val="00A03B54"/>
    <w:rsid w:val="00A041D5"/>
    <w:rsid w:val="00A049B9"/>
    <w:rsid w:val="00A04E0D"/>
    <w:rsid w:val="00A06389"/>
    <w:rsid w:val="00A0723E"/>
    <w:rsid w:val="00A07BEA"/>
    <w:rsid w:val="00A11C79"/>
    <w:rsid w:val="00A12AB0"/>
    <w:rsid w:val="00A12E9F"/>
    <w:rsid w:val="00A13554"/>
    <w:rsid w:val="00A1397B"/>
    <w:rsid w:val="00A13F9E"/>
    <w:rsid w:val="00A14867"/>
    <w:rsid w:val="00A1497D"/>
    <w:rsid w:val="00A14CA8"/>
    <w:rsid w:val="00A15FEB"/>
    <w:rsid w:val="00A16749"/>
    <w:rsid w:val="00A16D11"/>
    <w:rsid w:val="00A1748B"/>
    <w:rsid w:val="00A244A3"/>
    <w:rsid w:val="00A246B5"/>
    <w:rsid w:val="00A2503A"/>
    <w:rsid w:val="00A25259"/>
    <w:rsid w:val="00A254B6"/>
    <w:rsid w:val="00A261E1"/>
    <w:rsid w:val="00A26A38"/>
    <w:rsid w:val="00A26BD0"/>
    <w:rsid w:val="00A27D56"/>
    <w:rsid w:val="00A3052E"/>
    <w:rsid w:val="00A30AF1"/>
    <w:rsid w:val="00A310C3"/>
    <w:rsid w:val="00A334D2"/>
    <w:rsid w:val="00A34E83"/>
    <w:rsid w:val="00A356AD"/>
    <w:rsid w:val="00A35717"/>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60B0A"/>
    <w:rsid w:val="00A61260"/>
    <w:rsid w:val="00A614A0"/>
    <w:rsid w:val="00A616A0"/>
    <w:rsid w:val="00A61905"/>
    <w:rsid w:val="00A623BA"/>
    <w:rsid w:val="00A62853"/>
    <w:rsid w:val="00A65740"/>
    <w:rsid w:val="00A65814"/>
    <w:rsid w:val="00A6699C"/>
    <w:rsid w:val="00A67092"/>
    <w:rsid w:val="00A67345"/>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15C5"/>
    <w:rsid w:val="00A81667"/>
    <w:rsid w:val="00A816D9"/>
    <w:rsid w:val="00A8173F"/>
    <w:rsid w:val="00A82831"/>
    <w:rsid w:val="00A82A57"/>
    <w:rsid w:val="00A8324B"/>
    <w:rsid w:val="00A835B5"/>
    <w:rsid w:val="00A835BB"/>
    <w:rsid w:val="00A840E6"/>
    <w:rsid w:val="00A84311"/>
    <w:rsid w:val="00A84488"/>
    <w:rsid w:val="00A84C1D"/>
    <w:rsid w:val="00A85F9F"/>
    <w:rsid w:val="00A86DAF"/>
    <w:rsid w:val="00A86DFF"/>
    <w:rsid w:val="00A86E62"/>
    <w:rsid w:val="00A87A2D"/>
    <w:rsid w:val="00A87F01"/>
    <w:rsid w:val="00A90AF0"/>
    <w:rsid w:val="00A92019"/>
    <w:rsid w:val="00A921E7"/>
    <w:rsid w:val="00A9224D"/>
    <w:rsid w:val="00A92B91"/>
    <w:rsid w:val="00A92E82"/>
    <w:rsid w:val="00A93CAD"/>
    <w:rsid w:val="00A947ED"/>
    <w:rsid w:val="00A9634F"/>
    <w:rsid w:val="00A9664E"/>
    <w:rsid w:val="00A96BE4"/>
    <w:rsid w:val="00A979AD"/>
    <w:rsid w:val="00AA0947"/>
    <w:rsid w:val="00AA15F0"/>
    <w:rsid w:val="00AA1EB8"/>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83A"/>
    <w:rsid w:val="00AB344C"/>
    <w:rsid w:val="00AB3800"/>
    <w:rsid w:val="00AB3D2C"/>
    <w:rsid w:val="00AB444D"/>
    <w:rsid w:val="00AB4BCC"/>
    <w:rsid w:val="00AB4CCA"/>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8CA"/>
    <w:rsid w:val="00AC598B"/>
    <w:rsid w:val="00AC5A57"/>
    <w:rsid w:val="00AC628C"/>
    <w:rsid w:val="00AC65D5"/>
    <w:rsid w:val="00AC68E1"/>
    <w:rsid w:val="00AC6AD3"/>
    <w:rsid w:val="00AC7170"/>
    <w:rsid w:val="00AC7B8B"/>
    <w:rsid w:val="00AC7FBE"/>
    <w:rsid w:val="00AD086D"/>
    <w:rsid w:val="00AD0965"/>
    <w:rsid w:val="00AD1655"/>
    <w:rsid w:val="00AD1EF9"/>
    <w:rsid w:val="00AD28F6"/>
    <w:rsid w:val="00AD37ED"/>
    <w:rsid w:val="00AD3DAB"/>
    <w:rsid w:val="00AD4EE4"/>
    <w:rsid w:val="00AD5235"/>
    <w:rsid w:val="00AD54D0"/>
    <w:rsid w:val="00AD5FCC"/>
    <w:rsid w:val="00AD697C"/>
    <w:rsid w:val="00AD756D"/>
    <w:rsid w:val="00AD7F15"/>
    <w:rsid w:val="00AE00D1"/>
    <w:rsid w:val="00AE0743"/>
    <w:rsid w:val="00AE0AD1"/>
    <w:rsid w:val="00AE1B05"/>
    <w:rsid w:val="00AE2EE9"/>
    <w:rsid w:val="00AE343E"/>
    <w:rsid w:val="00AE3C21"/>
    <w:rsid w:val="00AE536D"/>
    <w:rsid w:val="00AE5842"/>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61D"/>
    <w:rsid w:val="00B016B9"/>
    <w:rsid w:val="00B016BD"/>
    <w:rsid w:val="00B03CDD"/>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EB9"/>
    <w:rsid w:val="00B352CB"/>
    <w:rsid w:val="00B355EC"/>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4764C"/>
    <w:rsid w:val="00B50740"/>
    <w:rsid w:val="00B51F2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8B"/>
    <w:rsid w:val="00B61B2E"/>
    <w:rsid w:val="00B624C2"/>
    <w:rsid w:val="00B62E9C"/>
    <w:rsid w:val="00B6372F"/>
    <w:rsid w:val="00B63CEB"/>
    <w:rsid w:val="00B64AB0"/>
    <w:rsid w:val="00B6557F"/>
    <w:rsid w:val="00B65782"/>
    <w:rsid w:val="00B6704A"/>
    <w:rsid w:val="00B67BBD"/>
    <w:rsid w:val="00B67E8B"/>
    <w:rsid w:val="00B70EA7"/>
    <w:rsid w:val="00B71EF8"/>
    <w:rsid w:val="00B71F11"/>
    <w:rsid w:val="00B73C89"/>
    <w:rsid w:val="00B7458F"/>
    <w:rsid w:val="00B746B7"/>
    <w:rsid w:val="00B7638E"/>
    <w:rsid w:val="00B764B8"/>
    <w:rsid w:val="00B76CC3"/>
    <w:rsid w:val="00B76DEC"/>
    <w:rsid w:val="00B8082A"/>
    <w:rsid w:val="00B80C9E"/>
    <w:rsid w:val="00B81576"/>
    <w:rsid w:val="00B8163F"/>
    <w:rsid w:val="00B8166D"/>
    <w:rsid w:val="00B82C63"/>
    <w:rsid w:val="00B830F3"/>
    <w:rsid w:val="00B831EF"/>
    <w:rsid w:val="00B835A4"/>
    <w:rsid w:val="00B83F6C"/>
    <w:rsid w:val="00B86B36"/>
    <w:rsid w:val="00B87508"/>
    <w:rsid w:val="00B875E0"/>
    <w:rsid w:val="00B87F04"/>
    <w:rsid w:val="00B90353"/>
    <w:rsid w:val="00B90763"/>
    <w:rsid w:val="00B908E3"/>
    <w:rsid w:val="00B90E13"/>
    <w:rsid w:val="00B91000"/>
    <w:rsid w:val="00B914FB"/>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1D6D"/>
    <w:rsid w:val="00BD2ED8"/>
    <w:rsid w:val="00BD3493"/>
    <w:rsid w:val="00BD3E1B"/>
    <w:rsid w:val="00BD5B46"/>
    <w:rsid w:val="00BD6912"/>
    <w:rsid w:val="00BD6B53"/>
    <w:rsid w:val="00BD75DC"/>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4BCD"/>
    <w:rsid w:val="00BF4C3B"/>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7334"/>
    <w:rsid w:val="00C07603"/>
    <w:rsid w:val="00C07A30"/>
    <w:rsid w:val="00C114B9"/>
    <w:rsid w:val="00C11911"/>
    <w:rsid w:val="00C119DC"/>
    <w:rsid w:val="00C11A18"/>
    <w:rsid w:val="00C11BE6"/>
    <w:rsid w:val="00C11E5D"/>
    <w:rsid w:val="00C13E18"/>
    <w:rsid w:val="00C14220"/>
    <w:rsid w:val="00C150FB"/>
    <w:rsid w:val="00C158DB"/>
    <w:rsid w:val="00C15E71"/>
    <w:rsid w:val="00C171D0"/>
    <w:rsid w:val="00C177E2"/>
    <w:rsid w:val="00C179DA"/>
    <w:rsid w:val="00C17B5F"/>
    <w:rsid w:val="00C20812"/>
    <w:rsid w:val="00C20968"/>
    <w:rsid w:val="00C20BB9"/>
    <w:rsid w:val="00C2211E"/>
    <w:rsid w:val="00C22720"/>
    <w:rsid w:val="00C22817"/>
    <w:rsid w:val="00C2399E"/>
    <w:rsid w:val="00C23A23"/>
    <w:rsid w:val="00C249F9"/>
    <w:rsid w:val="00C24AF9"/>
    <w:rsid w:val="00C25C44"/>
    <w:rsid w:val="00C267E1"/>
    <w:rsid w:val="00C26AB5"/>
    <w:rsid w:val="00C27DC3"/>
    <w:rsid w:val="00C30741"/>
    <w:rsid w:val="00C31307"/>
    <w:rsid w:val="00C31898"/>
    <w:rsid w:val="00C330E3"/>
    <w:rsid w:val="00C33A77"/>
    <w:rsid w:val="00C34C1F"/>
    <w:rsid w:val="00C3505C"/>
    <w:rsid w:val="00C35A6F"/>
    <w:rsid w:val="00C35CBC"/>
    <w:rsid w:val="00C3600E"/>
    <w:rsid w:val="00C3672F"/>
    <w:rsid w:val="00C4081B"/>
    <w:rsid w:val="00C422CF"/>
    <w:rsid w:val="00C428C6"/>
    <w:rsid w:val="00C4368D"/>
    <w:rsid w:val="00C436C0"/>
    <w:rsid w:val="00C437F0"/>
    <w:rsid w:val="00C446D7"/>
    <w:rsid w:val="00C44984"/>
    <w:rsid w:val="00C45041"/>
    <w:rsid w:val="00C45E92"/>
    <w:rsid w:val="00C46BC3"/>
    <w:rsid w:val="00C46E87"/>
    <w:rsid w:val="00C5065F"/>
    <w:rsid w:val="00C509BF"/>
    <w:rsid w:val="00C52424"/>
    <w:rsid w:val="00C53C3F"/>
    <w:rsid w:val="00C53F02"/>
    <w:rsid w:val="00C5507E"/>
    <w:rsid w:val="00C55C81"/>
    <w:rsid w:val="00C55D18"/>
    <w:rsid w:val="00C564DA"/>
    <w:rsid w:val="00C56552"/>
    <w:rsid w:val="00C565C8"/>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F1"/>
    <w:rsid w:val="00C83D1E"/>
    <w:rsid w:val="00C8475E"/>
    <w:rsid w:val="00C84E3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8DA"/>
    <w:rsid w:val="00CA7857"/>
    <w:rsid w:val="00CB0CCE"/>
    <w:rsid w:val="00CB0FA0"/>
    <w:rsid w:val="00CB1240"/>
    <w:rsid w:val="00CB17E3"/>
    <w:rsid w:val="00CB1CF9"/>
    <w:rsid w:val="00CB1FD9"/>
    <w:rsid w:val="00CB247E"/>
    <w:rsid w:val="00CB2A71"/>
    <w:rsid w:val="00CB306C"/>
    <w:rsid w:val="00CB3D38"/>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D89"/>
    <w:rsid w:val="00CD5B60"/>
    <w:rsid w:val="00CD7175"/>
    <w:rsid w:val="00CE02E7"/>
    <w:rsid w:val="00CE0320"/>
    <w:rsid w:val="00CE1D87"/>
    <w:rsid w:val="00CE282A"/>
    <w:rsid w:val="00CE2931"/>
    <w:rsid w:val="00CE2F9D"/>
    <w:rsid w:val="00CE34A8"/>
    <w:rsid w:val="00CE3E73"/>
    <w:rsid w:val="00CE404F"/>
    <w:rsid w:val="00CE5250"/>
    <w:rsid w:val="00CE5E28"/>
    <w:rsid w:val="00CE7A4D"/>
    <w:rsid w:val="00CE7C85"/>
    <w:rsid w:val="00CE7E38"/>
    <w:rsid w:val="00CF0193"/>
    <w:rsid w:val="00CF0B40"/>
    <w:rsid w:val="00CF2960"/>
    <w:rsid w:val="00CF29ED"/>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C0"/>
    <w:rsid w:val="00D02256"/>
    <w:rsid w:val="00D030C2"/>
    <w:rsid w:val="00D033B6"/>
    <w:rsid w:val="00D03952"/>
    <w:rsid w:val="00D046F2"/>
    <w:rsid w:val="00D046FE"/>
    <w:rsid w:val="00D051DA"/>
    <w:rsid w:val="00D0547A"/>
    <w:rsid w:val="00D05532"/>
    <w:rsid w:val="00D06148"/>
    <w:rsid w:val="00D066F3"/>
    <w:rsid w:val="00D06740"/>
    <w:rsid w:val="00D07478"/>
    <w:rsid w:val="00D07B5A"/>
    <w:rsid w:val="00D102E7"/>
    <w:rsid w:val="00D10D4A"/>
    <w:rsid w:val="00D10F92"/>
    <w:rsid w:val="00D11AE2"/>
    <w:rsid w:val="00D12236"/>
    <w:rsid w:val="00D12E73"/>
    <w:rsid w:val="00D13241"/>
    <w:rsid w:val="00D137E5"/>
    <w:rsid w:val="00D1391C"/>
    <w:rsid w:val="00D139F2"/>
    <w:rsid w:val="00D14BF1"/>
    <w:rsid w:val="00D14CCF"/>
    <w:rsid w:val="00D14D4C"/>
    <w:rsid w:val="00D14DD0"/>
    <w:rsid w:val="00D1579F"/>
    <w:rsid w:val="00D157D1"/>
    <w:rsid w:val="00D1788D"/>
    <w:rsid w:val="00D203C5"/>
    <w:rsid w:val="00D20A92"/>
    <w:rsid w:val="00D20FC1"/>
    <w:rsid w:val="00D21D89"/>
    <w:rsid w:val="00D22AF6"/>
    <w:rsid w:val="00D23FCE"/>
    <w:rsid w:val="00D25541"/>
    <w:rsid w:val="00D261A9"/>
    <w:rsid w:val="00D262DA"/>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B83"/>
    <w:rsid w:val="00D42EFE"/>
    <w:rsid w:val="00D43192"/>
    <w:rsid w:val="00D43807"/>
    <w:rsid w:val="00D448CD"/>
    <w:rsid w:val="00D463D9"/>
    <w:rsid w:val="00D4673E"/>
    <w:rsid w:val="00D47868"/>
    <w:rsid w:val="00D47FDE"/>
    <w:rsid w:val="00D50560"/>
    <w:rsid w:val="00D50865"/>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4324"/>
    <w:rsid w:val="00D645BF"/>
    <w:rsid w:val="00D64E13"/>
    <w:rsid w:val="00D65DA8"/>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3242"/>
    <w:rsid w:val="00D93871"/>
    <w:rsid w:val="00D945C8"/>
    <w:rsid w:val="00D94AC9"/>
    <w:rsid w:val="00D94DC8"/>
    <w:rsid w:val="00D95072"/>
    <w:rsid w:val="00D95336"/>
    <w:rsid w:val="00D9540E"/>
    <w:rsid w:val="00D957FA"/>
    <w:rsid w:val="00D95A8B"/>
    <w:rsid w:val="00D978F2"/>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915"/>
    <w:rsid w:val="00DC6B44"/>
    <w:rsid w:val="00DC787E"/>
    <w:rsid w:val="00DD16AD"/>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32CC"/>
    <w:rsid w:val="00DE46D0"/>
    <w:rsid w:val="00DE6450"/>
    <w:rsid w:val="00DE6FDA"/>
    <w:rsid w:val="00DE715F"/>
    <w:rsid w:val="00DE76DE"/>
    <w:rsid w:val="00DF11A9"/>
    <w:rsid w:val="00DF1DFD"/>
    <w:rsid w:val="00DF2939"/>
    <w:rsid w:val="00DF42D8"/>
    <w:rsid w:val="00DF4DBA"/>
    <w:rsid w:val="00DF6051"/>
    <w:rsid w:val="00DF6139"/>
    <w:rsid w:val="00DF6B0B"/>
    <w:rsid w:val="00DF6C67"/>
    <w:rsid w:val="00DF6DC1"/>
    <w:rsid w:val="00DF7677"/>
    <w:rsid w:val="00DF7AD4"/>
    <w:rsid w:val="00DF7B5F"/>
    <w:rsid w:val="00E005B0"/>
    <w:rsid w:val="00E00817"/>
    <w:rsid w:val="00E00866"/>
    <w:rsid w:val="00E01021"/>
    <w:rsid w:val="00E0253F"/>
    <w:rsid w:val="00E02A8D"/>
    <w:rsid w:val="00E02CD6"/>
    <w:rsid w:val="00E02E69"/>
    <w:rsid w:val="00E03860"/>
    <w:rsid w:val="00E0404F"/>
    <w:rsid w:val="00E043EF"/>
    <w:rsid w:val="00E04C5D"/>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275D"/>
    <w:rsid w:val="00E13261"/>
    <w:rsid w:val="00E143B8"/>
    <w:rsid w:val="00E14BD3"/>
    <w:rsid w:val="00E165D3"/>
    <w:rsid w:val="00E16C8E"/>
    <w:rsid w:val="00E1794C"/>
    <w:rsid w:val="00E20978"/>
    <w:rsid w:val="00E2176E"/>
    <w:rsid w:val="00E23F58"/>
    <w:rsid w:val="00E23F98"/>
    <w:rsid w:val="00E246B6"/>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5746"/>
    <w:rsid w:val="00E5665A"/>
    <w:rsid w:val="00E56A5A"/>
    <w:rsid w:val="00E5713C"/>
    <w:rsid w:val="00E57785"/>
    <w:rsid w:val="00E60DD0"/>
    <w:rsid w:val="00E60EE6"/>
    <w:rsid w:val="00E6117B"/>
    <w:rsid w:val="00E62C9A"/>
    <w:rsid w:val="00E6353B"/>
    <w:rsid w:val="00E63595"/>
    <w:rsid w:val="00E63921"/>
    <w:rsid w:val="00E64233"/>
    <w:rsid w:val="00E64888"/>
    <w:rsid w:val="00E649AE"/>
    <w:rsid w:val="00E650EB"/>
    <w:rsid w:val="00E67437"/>
    <w:rsid w:val="00E70D4F"/>
    <w:rsid w:val="00E70DAE"/>
    <w:rsid w:val="00E70FD5"/>
    <w:rsid w:val="00E71EC6"/>
    <w:rsid w:val="00E723CC"/>
    <w:rsid w:val="00E729CD"/>
    <w:rsid w:val="00E72A2A"/>
    <w:rsid w:val="00E731A4"/>
    <w:rsid w:val="00E733D5"/>
    <w:rsid w:val="00E7351B"/>
    <w:rsid w:val="00E73A04"/>
    <w:rsid w:val="00E73F56"/>
    <w:rsid w:val="00E749E0"/>
    <w:rsid w:val="00E75D3A"/>
    <w:rsid w:val="00E76C6D"/>
    <w:rsid w:val="00E77844"/>
    <w:rsid w:val="00E8112C"/>
    <w:rsid w:val="00E82038"/>
    <w:rsid w:val="00E821E6"/>
    <w:rsid w:val="00E822ED"/>
    <w:rsid w:val="00E839A9"/>
    <w:rsid w:val="00E844C6"/>
    <w:rsid w:val="00E845D2"/>
    <w:rsid w:val="00E84CE5"/>
    <w:rsid w:val="00E84DA1"/>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714"/>
    <w:rsid w:val="00E929BF"/>
    <w:rsid w:val="00E92F0B"/>
    <w:rsid w:val="00E932B5"/>
    <w:rsid w:val="00E94D1D"/>
    <w:rsid w:val="00E94F39"/>
    <w:rsid w:val="00E9560D"/>
    <w:rsid w:val="00E96A1C"/>
    <w:rsid w:val="00E96C81"/>
    <w:rsid w:val="00E970F7"/>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4B1"/>
    <w:rsid w:val="00EB2C8C"/>
    <w:rsid w:val="00EB2F9E"/>
    <w:rsid w:val="00EB586F"/>
    <w:rsid w:val="00EB5C36"/>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F49"/>
    <w:rsid w:val="00ED5FD7"/>
    <w:rsid w:val="00ED6707"/>
    <w:rsid w:val="00ED6D05"/>
    <w:rsid w:val="00ED746E"/>
    <w:rsid w:val="00ED791A"/>
    <w:rsid w:val="00ED7B13"/>
    <w:rsid w:val="00EE0DD9"/>
    <w:rsid w:val="00EE1929"/>
    <w:rsid w:val="00EE1C7C"/>
    <w:rsid w:val="00EE2128"/>
    <w:rsid w:val="00EE21D2"/>
    <w:rsid w:val="00EE2801"/>
    <w:rsid w:val="00EE2A41"/>
    <w:rsid w:val="00EE2E8F"/>
    <w:rsid w:val="00EE445E"/>
    <w:rsid w:val="00EE4875"/>
    <w:rsid w:val="00EE69FC"/>
    <w:rsid w:val="00EE6F47"/>
    <w:rsid w:val="00EE6F6A"/>
    <w:rsid w:val="00EF0E91"/>
    <w:rsid w:val="00EF0E92"/>
    <w:rsid w:val="00EF16B4"/>
    <w:rsid w:val="00EF1770"/>
    <w:rsid w:val="00EF1B1A"/>
    <w:rsid w:val="00EF2DD2"/>
    <w:rsid w:val="00EF3346"/>
    <w:rsid w:val="00EF3717"/>
    <w:rsid w:val="00EF3904"/>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4B0F"/>
    <w:rsid w:val="00F25A16"/>
    <w:rsid w:val="00F2693D"/>
    <w:rsid w:val="00F26A7E"/>
    <w:rsid w:val="00F27416"/>
    <w:rsid w:val="00F314F6"/>
    <w:rsid w:val="00F31809"/>
    <w:rsid w:val="00F31FE1"/>
    <w:rsid w:val="00F324E0"/>
    <w:rsid w:val="00F3266A"/>
    <w:rsid w:val="00F32684"/>
    <w:rsid w:val="00F32798"/>
    <w:rsid w:val="00F338C1"/>
    <w:rsid w:val="00F3411C"/>
    <w:rsid w:val="00F35046"/>
    <w:rsid w:val="00F35470"/>
    <w:rsid w:val="00F354B3"/>
    <w:rsid w:val="00F355F6"/>
    <w:rsid w:val="00F359A7"/>
    <w:rsid w:val="00F35C12"/>
    <w:rsid w:val="00F35FEC"/>
    <w:rsid w:val="00F36962"/>
    <w:rsid w:val="00F3746C"/>
    <w:rsid w:val="00F376CE"/>
    <w:rsid w:val="00F37B31"/>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3AA"/>
    <w:rsid w:val="00F53875"/>
    <w:rsid w:val="00F53A51"/>
    <w:rsid w:val="00F54DF7"/>
    <w:rsid w:val="00F55174"/>
    <w:rsid w:val="00F55673"/>
    <w:rsid w:val="00F568C6"/>
    <w:rsid w:val="00F56914"/>
    <w:rsid w:val="00F5693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B1B"/>
    <w:rsid w:val="00F720CB"/>
    <w:rsid w:val="00F7230C"/>
    <w:rsid w:val="00F72B8D"/>
    <w:rsid w:val="00F72D45"/>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F81"/>
    <w:rsid w:val="00F90DBC"/>
    <w:rsid w:val="00F9114C"/>
    <w:rsid w:val="00F920A5"/>
    <w:rsid w:val="00F9394C"/>
    <w:rsid w:val="00F9448E"/>
    <w:rsid w:val="00F95F9D"/>
    <w:rsid w:val="00F9625D"/>
    <w:rsid w:val="00F96AD6"/>
    <w:rsid w:val="00F97651"/>
    <w:rsid w:val="00F97ED6"/>
    <w:rsid w:val="00FA0833"/>
    <w:rsid w:val="00FA0F19"/>
    <w:rsid w:val="00FA1D16"/>
    <w:rsid w:val="00FA1F68"/>
    <w:rsid w:val="00FA2592"/>
    <w:rsid w:val="00FA35F0"/>
    <w:rsid w:val="00FA3B12"/>
    <w:rsid w:val="00FA3FED"/>
    <w:rsid w:val="00FA5040"/>
    <w:rsid w:val="00FA569D"/>
    <w:rsid w:val="00FA6268"/>
    <w:rsid w:val="00FA79FC"/>
    <w:rsid w:val="00FB0055"/>
    <w:rsid w:val="00FB0A2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F5C"/>
    <w:rsid w:val="00FC7555"/>
    <w:rsid w:val="00FC783D"/>
    <w:rsid w:val="00FD031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D35"/>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7.png"/><Relationship Id="rId42" Type="http://schemas.openxmlformats.org/officeDocument/2006/relationships/image" Target="media/image21.png"/><Relationship Id="rId63" Type="http://schemas.openxmlformats.org/officeDocument/2006/relationships/image" Target="media/image40.png"/><Relationship Id="rId84" Type="http://schemas.openxmlformats.org/officeDocument/2006/relationships/image" Target="media/image60.png"/><Relationship Id="rId138" Type="http://schemas.openxmlformats.org/officeDocument/2006/relationships/customXml" Target="ink/ink14.xml"/><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53" Type="http://schemas.openxmlformats.org/officeDocument/2006/relationships/image" Target="media/image30.png"/><Relationship Id="rId74" Type="http://schemas.openxmlformats.org/officeDocument/2006/relationships/image" Target="media/image50.png"/><Relationship Id="rId128" Type="http://schemas.openxmlformats.org/officeDocument/2006/relationships/customXml" Target="ink/ink9.xml"/><Relationship Id="rId149" Type="http://schemas.microsoft.com/office/2011/relationships/people" Target="people.xml"/><Relationship Id="rId5" Type="http://schemas.openxmlformats.org/officeDocument/2006/relationships/numbering" Target="numbering.xml"/><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8.png"/><Relationship Id="rId118" Type="http://schemas.openxmlformats.org/officeDocument/2006/relationships/customXml" Target="ink/ink4.xml"/><Relationship Id="rId134" Type="http://schemas.openxmlformats.org/officeDocument/2006/relationships/customXml" Target="ink/ink12.xml"/><Relationship Id="rId139" Type="http://schemas.openxmlformats.org/officeDocument/2006/relationships/image" Target="media/image101.png"/><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glossaryDocument" Target="glossary/document.xml"/><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customXml" Target="ink/ink7.xml"/><Relationship Id="rId129" Type="http://schemas.openxmlformats.org/officeDocument/2006/relationships/image" Target="media/image96.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88.tiff"/><Relationship Id="rId145" Type="http://schemas.openxmlformats.org/officeDocument/2006/relationships/image" Target="media/image106.tiff"/><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customXml" Target="ink/ink2.xml"/><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customXml" Target="ink/ink10.xml"/><Relationship Id="rId135" Type="http://schemas.openxmlformats.org/officeDocument/2006/relationships/image" Target="media/image99.png"/><Relationship Id="rId151" Type="http://schemas.openxmlformats.org/officeDocument/2006/relationships/theme" Target="theme/theme1.xml"/><Relationship Id="rId13" Type="http://schemas.microsoft.com/office/2016/09/relationships/commentsIds" Target="commentsIds.xml"/><Relationship Id="rId18" Type="http://schemas.openxmlformats.org/officeDocument/2006/relationships/image" Target="media/image4.tiff"/><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customXml" Target="ink/ink5.xml"/><Relationship Id="rId125" Type="http://schemas.openxmlformats.org/officeDocument/2006/relationships/image" Target="media/image94.png"/><Relationship Id="rId141" Type="http://schemas.openxmlformats.org/officeDocument/2006/relationships/image" Target="media/image102.png"/><Relationship Id="rId14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89.png"/><Relationship Id="rId131" Type="http://schemas.openxmlformats.org/officeDocument/2006/relationships/image" Target="media/image97.png"/><Relationship Id="rId136" Type="http://schemas.openxmlformats.org/officeDocument/2006/relationships/customXml" Target="ink/ink13.xml"/><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customXml" Target="ink/ink8.xml"/><Relationship Id="rId14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2.png"/><Relationship Id="rId142" Type="http://schemas.openxmlformats.org/officeDocument/2006/relationships/image" Target="media/image103.sv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customXml" Target="ink/ink3.xml"/><Relationship Id="rId137" Type="http://schemas.openxmlformats.org/officeDocument/2006/relationships/image" Target="media/image100.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32" Type="http://schemas.openxmlformats.org/officeDocument/2006/relationships/customXml" Target="ink/ink11.xml"/><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27" Type="http://schemas.openxmlformats.org/officeDocument/2006/relationships/image" Target="media/image95.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customXml" Target="ink/ink6.xml"/><Relationship Id="rId143" Type="http://schemas.openxmlformats.org/officeDocument/2006/relationships/image" Target="media/image104.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65.png"/><Relationship Id="rId112" Type="http://schemas.openxmlformats.org/officeDocument/2006/relationships/customXml" Target="ink/ink1.xml"/><Relationship Id="rId133" Type="http://schemas.openxmlformats.org/officeDocument/2006/relationships/image" Target="media/image98.png"/><Relationship Id="rId16" Type="http://schemas.openxmlformats.org/officeDocument/2006/relationships/image" Target="media/image2.svg"/><Relationship Id="rId37" Type="http://schemas.microsoft.com/office/2007/relationships/hdphoto" Target="media/hdphoto5.wdp"/><Relationship Id="rId58" Type="http://schemas.openxmlformats.org/officeDocument/2006/relationships/image" Target="media/image35.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image" Target="media/image93.png"/><Relationship Id="rId144" Type="http://schemas.openxmlformats.org/officeDocument/2006/relationships/image" Target="media/image105.tiff"/><Relationship Id="rId90" Type="http://schemas.openxmlformats.org/officeDocument/2006/relationships/image" Target="media/image6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40527"/>
    <w:rsid w:val="00246F08"/>
    <w:rsid w:val="00271845"/>
    <w:rsid w:val="002A2A70"/>
    <w:rsid w:val="00342B71"/>
    <w:rsid w:val="003834AA"/>
    <w:rsid w:val="0038485A"/>
    <w:rsid w:val="00420829"/>
    <w:rsid w:val="004C172A"/>
    <w:rsid w:val="004C6161"/>
    <w:rsid w:val="004D6109"/>
    <w:rsid w:val="004E53BC"/>
    <w:rsid w:val="004F691C"/>
    <w:rsid w:val="0053766C"/>
    <w:rsid w:val="00540EA7"/>
    <w:rsid w:val="00542B2E"/>
    <w:rsid w:val="00542F82"/>
    <w:rsid w:val="00681FC4"/>
    <w:rsid w:val="006C1770"/>
    <w:rsid w:val="006E2F97"/>
    <w:rsid w:val="00700C4F"/>
    <w:rsid w:val="00762785"/>
    <w:rsid w:val="00790AD1"/>
    <w:rsid w:val="007B17FA"/>
    <w:rsid w:val="007F62A8"/>
    <w:rsid w:val="00822EE4"/>
    <w:rsid w:val="00886699"/>
    <w:rsid w:val="009032AA"/>
    <w:rsid w:val="009B2E55"/>
    <w:rsid w:val="00A53D82"/>
    <w:rsid w:val="00A568F7"/>
    <w:rsid w:val="00B479F5"/>
    <w:rsid w:val="00BA3D08"/>
    <w:rsid w:val="00BE0111"/>
    <w:rsid w:val="00BF03A7"/>
    <w:rsid w:val="00C1167A"/>
    <w:rsid w:val="00C52D0F"/>
    <w:rsid w:val="00C905E7"/>
    <w:rsid w:val="00C967AD"/>
    <w:rsid w:val="00CC2D28"/>
    <w:rsid w:val="00D03D22"/>
    <w:rsid w:val="00DD159E"/>
    <w:rsid w:val="00E22952"/>
    <w:rsid w:val="00EA0B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0B81"/>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6">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6">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4</TotalTime>
  <Pages>24</Pages>
  <Words>98732</Words>
  <Characters>562777</Characters>
  <Application>Microsoft Office Word</Application>
  <DocSecurity>0</DocSecurity>
  <Lines>4689</Lines>
  <Paragraphs>1320</Paragraphs>
  <ScaleCrop>false</ScaleCrop>
  <Company/>
  <LinksUpToDate>false</LinksUpToDate>
  <CharactersWithSpaces>660189</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064</cp:revision>
  <cp:lastPrinted>2021-09-05T12:12:00Z</cp:lastPrinted>
  <dcterms:created xsi:type="dcterms:W3CDTF">2021-05-27T09:54:00Z</dcterms:created>
  <dcterms:modified xsi:type="dcterms:W3CDTF">2021-09-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8.0.0</vt:lpwstr>
  </property>
</Properties>
</file>